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C2345" w14:textId="77777777" w:rsidR="00D41274" w:rsidRPr="00922A80" w:rsidRDefault="00D41274" w:rsidP="00D41274">
      <w:pPr>
        <w:rPr>
          <w:rFonts w:ascii="Trebuchet MS" w:hAnsi="Trebuchet MS"/>
        </w:rPr>
      </w:pPr>
    </w:p>
    <w:p w14:paraId="12B20894" w14:textId="77777777"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14:paraId="52FFC891" w14:textId="77777777" w:rsidR="009D3C51" w:rsidRPr="00B3521D" w:rsidRDefault="009D3C51" w:rsidP="007E34AA">
      <w:pPr>
        <w:pStyle w:val="IEEEAbtract"/>
        <w:ind w:left="1985" w:right="1779"/>
        <w:rPr>
          <w:rFonts w:ascii="Century Gothic" w:hAnsi="Century Gothic"/>
          <w:lang w:val="id-ID"/>
        </w:rPr>
      </w:pPr>
    </w:p>
    <w:p w14:paraId="01F89B75" w14:textId="77777777" w:rsidR="00914F7F" w:rsidRDefault="00914F7F" w:rsidP="00914F7F">
      <w:pPr>
        <w:pStyle w:val="IEEETitle"/>
        <w:tabs>
          <w:tab w:val="left" w:pos="1014"/>
          <w:tab w:val="center" w:pos="5017"/>
        </w:tabs>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 xml:space="preserve">KADER PENDAMPING 1000 HARI PERTAMA KEHIDUPAN </w:t>
      </w:r>
    </w:p>
    <w:p w14:paraId="39709180" w14:textId="77777777" w:rsidR="00914F7F" w:rsidRDefault="00914F7F" w:rsidP="00914F7F">
      <w:pPr>
        <w:rPr>
          <w:lang w:val="id-ID"/>
        </w:rPr>
      </w:pPr>
    </w:p>
    <w:p w14:paraId="2E8AA59C" w14:textId="213CD642" w:rsidR="00914F7F" w:rsidRDefault="00914F7F" w:rsidP="00914F7F">
      <w:pPr>
        <w:jc w:val="center"/>
        <w:rPr>
          <w:rFonts w:ascii="Trebuchet MS" w:hAnsi="Trebuchet MS"/>
          <w:b/>
          <w:bCs/>
          <w:sz w:val="22"/>
          <w:szCs w:val="22"/>
        </w:rPr>
      </w:pPr>
      <w:r>
        <w:rPr>
          <w:rFonts w:ascii="Trebuchet MS" w:hAnsi="Trebuchet MS"/>
          <w:b/>
          <w:bCs/>
          <w:sz w:val="22"/>
          <w:szCs w:val="22"/>
          <w:lang w:val="en-US"/>
        </w:rPr>
        <w:t>Rabia Zakaria</w:t>
      </w:r>
      <w:r>
        <w:rPr>
          <w:rFonts w:ascii="Trebuchet MS" w:hAnsi="Trebuchet MS"/>
          <w:b/>
          <w:bCs/>
          <w:sz w:val="22"/>
          <w:szCs w:val="22"/>
          <w:vertAlign w:val="superscript"/>
          <w:lang w:val="en-US"/>
        </w:rPr>
        <w:t>1</w:t>
      </w:r>
      <w:r>
        <w:rPr>
          <w:rFonts w:ascii="Trebuchet MS" w:hAnsi="Trebuchet MS"/>
          <w:b/>
          <w:bCs/>
          <w:sz w:val="22"/>
          <w:szCs w:val="22"/>
          <w:lang w:val="en-US"/>
        </w:rPr>
        <w:t>, Siti Choirul Dwi Astuti</w:t>
      </w:r>
      <w:r>
        <w:rPr>
          <w:rFonts w:ascii="Trebuchet MS" w:hAnsi="Trebuchet MS"/>
          <w:b/>
          <w:bCs/>
          <w:sz w:val="22"/>
          <w:szCs w:val="22"/>
          <w:vertAlign w:val="superscript"/>
          <w:lang w:val="en-US"/>
        </w:rPr>
        <w:t>2</w:t>
      </w:r>
      <w:r w:rsidR="00944A91">
        <w:rPr>
          <w:rFonts w:ascii="Trebuchet MS" w:hAnsi="Trebuchet MS"/>
          <w:b/>
          <w:bCs/>
          <w:sz w:val="22"/>
          <w:szCs w:val="22"/>
          <w:vertAlign w:val="superscript"/>
          <w:lang w:val="en-US"/>
        </w:rPr>
        <w:t>*</w:t>
      </w:r>
    </w:p>
    <w:p w14:paraId="18000E71" w14:textId="77777777" w:rsidR="00914F7F" w:rsidRDefault="00914F7F" w:rsidP="00914F7F">
      <w:pPr>
        <w:jc w:val="center"/>
        <w:rPr>
          <w:rFonts w:ascii="Trebuchet MS" w:hAnsi="Trebuchet MS" w:cstheme="minorHAnsi"/>
          <w:sz w:val="18"/>
          <w:szCs w:val="18"/>
        </w:rPr>
      </w:pPr>
      <w:r>
        <w:rPr>
          <w:rFonts w:ascii="Trebuchet MS" w:hAnsi="Trebuchet MS" w:cstheme="minorHAnsi"/>
          <w:sz w:val="18"/>
          <w:szCs w:val="18"/>
          <w:vertAlign w:val="superscript"/>
        </w:rPr>
        <w:t>1,2</w:t>
      </w:r>
      <w:r>
        <w:rPr>
          <w:rFonts w:ascii="Trebuchet MS" w:hAnsi="Trebuchet MS" w:cstheme="minorHAnsi"/>
          <w:sz w:val="18"/>
          <w:szCs w:val="18"/>
        </w:rPr>
        <w:t>Jurusan Kebidanan, Politeknik Kesehatan Kementerian Kesehatan Gorontalo, Indonesia</w:t>
      </w:r>
    </w:p>
    <w:p w14:paraId="5536C470" w14:textId="77777777" w:rsidR="00914F7F" w:rsidRDefault="003552EB" w:rsidP="00914F7F">
      <w:pPr>
        <w:jc w:val="center"/>
        <w:rPr>
          <w:rFonts w:ascii="Trebuchet MS" w:hAnsi="Trebuchet MS"/>
        </w:rPr>
      </w:pPr>
      <w:hyperlink r:id="rId12" w:history="1">
        <w:r w:rsidR="00914F7F">
          <w:rPr>
            <w:rStyle w:val="Hyperlink"/>
            <w:rFonts w:ascii="Trebuchet MS" w:hAnsi="Trebuchet MS" w:cstheme="minorHAnsi"/>
            <w:sz w:val="18"/>
            <w:szCs w:val="18"/>
          </w:rPr>
          <w:t xml:space="preserve">Rabiasubarkah@gmail.com, Sitichoirul13@yahoo.co.id </w:t>
        </w:r>
      </w:hyperlink>
    </w:p>
    <w:p w14:paraId="311AF027" w14:textId="77777777" w:rsidR="00914F7F" w:rsidRDefault="00914F7F" w:rsidP="00914F7F">
      <w:pPr>
        <w:rPr>
          <w:rFonts w:ascii="Trebuchet MS" w:hAnsi="Trebuchet MS"/>
        </w:rPr>
        <w:sectPr w:rsidR="00914F7F" w:rsidSect="00914F7F">
          <w:type w:val="continuous"/>
          <w:pgSz w:w="11906" w:h="16838"/>
          <w:pgMar w:top="1134" w:right="1701" w:bottom="1134" w:left="1701" w:header="567" w:footer="431" w:gutter="0"/>
          <w:cols w:space="720"/>
        </w:sectPr>
      </w:pPr>
    </w:p>
    <w:p w14:paraId="717BDE7C" w14:textId="77777777" w:rsidR="00914F7F" w:rsidRDefault="00914F7F" w:rsidP="00914F7F">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8459"/>
      </w:tblGrid>
      <w:tr w:rsidR="00914F7F" w14:paraId="508509A8" w14:textId="77777777" w:rsidTr="00914F7F">
        <w:trPr>
          <w:trHeight w:val="135"/>
          <w:jc w:val="center"/>
        </w:trPr>
        <w:tc>
          <w:tcPr>
            <w:tcW w:w="8437" w:type="dxa"/>
            <w:tcBorders>
              <w:top w:val="double" w:sz="4" w:space="0" w:color="auto"/>
              <w:left w:val="nil"/>
              <w:bottom w:val="single" w:sz="4" w:space="0" w:color="auto"/>
              <w:right w:val="nil"/>
            </w:tcBorders>
            <w:vAlign w:val="center"/>
            <w:hideMark/>
          </w:tcPr>
          <w:p w14:paraId="38131E7A" w14:textId="77777777" w:rsidR="00914F7F" w:rsidRDefault="00914F7F">
            <w:pPr>
              <w:spacing w:before="120"/>
              <w:jc w:val="center"/>
              <w:rPr>
                <w:rFonts w:ascii="Century Gothic" w:hAnsi="Century Gothic"/>
                <w:color w:val="000000"/>
                <w:sz w:val="20"/>
                <w:szCs w:val="20"/>
              </w:rPr>
            </w:pPr>
            <w:r>
              <w:rPr>
                <w:rFonts w:ascii="Century Gothic" w:hAnsi="Century Gothic"/>
                <w:b/>
                <w:bCs/>
                <w:iCs/>
                <w:color w:val="000000"/>
                <w:sz w:val="20"/>
                <w:szCs w:val="20"/>
              </w:rPr>
              <w:t>ABSTRAK</w:t>
            </w:r>
          </w:p>
        </w:tc>
      </w:tr>
      <w:tr w:rsidR="00914F7F" w14:paraId="375DD917" w14:textId="77777777" w:rsidTr="00914F7F">
        <w:trPr>
          <w:trHeight w:val="1268"/>
          <w:jc w:val="center"/>
        </w:trPr>
        <w:tc>
          <w:tcPr>
            <w:tcW w:w="8437" w:type="dxa"/>
            <w:tcBorders>
              <w:top w:val="single" w:sz="4" w:space="0" w:color="auto"/>
              <w:left w:val="nil"/>
              <w:bottom w:val="single" w:sz="4" w:space="0" w:color="auto"/>
              <w:right w:val="nil"/>
            </w:tcBorders>
            <w:hideMark/>
          </w:tcPr>
          <w:p w14:paraId="1AD05BFC" w14:textId="321EA6F5" w:rsidR="00914F7F" w:rsidRDefault="00914F7F">
            <w:pPr>
              <w:spacing w:before="120" w:after="240"/>
              <w:jc w:val="both"/>
              <w:rPr>
                <w:rFonts w:ascii="Century" w:hAnsi="Century"/>
                <w:sz w:val="20"/>
                <w:szCs w:val="20"/>
              </w:rPr>
            </w:pPr>
            <w:r>
              <w:rPr>
                <w:rFonts w:ascii="Century" w:hAnsi="Century" w:cs="Open Sans"/>
                <w:b/>
                <w:bCs/>
                <w:color w:val="333333"/>
                <w:sz w:val="20"/>
                <w:szCs w:val="20"/>
                <w:shd w:val="clear" w:color="auto" w:fill="FFFFFF"/>
              </w:rPr>
              <w:t>Abstrak:</w:t>
            </w:r>
            <w:r>
              <w:rPr>
                <w:rFonts w:ascii="Century" w:hAnsi="Century" w:cs="Open Sans"/>
                <w:color w:val="333333"/>
                <w:sz w:val="20"/>
                <w:szCs w:val="20"/>
                <w:shd w:val="clear" w:color="auto" w:fill="FFFFFF"/>
              </w:rPr>
              <w:t xml:space="preserve"> K</w:t>
            </w:r>
            <w:r>
              <w:rPr>
                <w:rFonts w:ascii="Century" w:hAnsi="Century" w:cs="Open Sans"/>
                <w:color w:val="333333"/>
                <w:sz w:val="20"/>
                <w:szCs w:val="20"/>
              </w:rPr>
              <w:t xml:space="preserve">ader </w:t>
            </w:r>
            <w:r>
              <w:rPr>
                <w:rFonts w:ascii="Century" w:hAnsi="Century" w:cs="Open Sans"/>
                <w:color w:val="333333"/>
                <w:sz w:val="20"/>
                <w:szCs w:val="20"/>
                <w:shd w:val="clear" w:color="auto" w:fill="FFFFFF"/>
              </w:rPr>
              <w:t xml:space="preserve">merupakan orang yang dekat dengan masyarakat sehingga dibutuhkan untuk mengatasi masalah kesehatan. Desa Huntu Utara dan Huntu Selatan merupakan lokasi fokus stunting yang belum memiliki kader pendamping untuk mencegah stunting. Tujuan kegiatan ini untuk mencegah terjadinya stunting dengan membentuk kader pendamping </w:t>
            </w:r>
            <w:r w:rsidR="00C754A8">
              <w:rPr>
                <w:rFonts w:ascii="Century" w:hAnsi="Century" w:cs="Open Sans"/>
                <w:color w:val="333333"/>
                <w:sz w:val="20"/>
                <w:szCs w:val="20"/>
                <w:shd w:val="clear" w:color="auto" w:fill="FFFFFF"/>
              </w:rPr>
              <w:t>1000 hari pertama kehidupan</w:t>
            </w:r>
            <w:r>
              <w:rPr>
                <w:rFonts w:ascii="Century" w:hAnsi="Century" w:cs="Open Sans"/>
                <w:color w:val="333333"/>
                <w:sz w:val="20"/>
                <w:szCs w:val="20"/>
                <w:shd w:val="clear" w:color="auto" w:fill="FFFFFF"/>
              </w:rPr>
              <w:t xml:space="preserve">. Metode pelaksanaan kegiatan melakukan koordinasi dengan pemerintah desa, sosialisasi, pelatihan dan pendampingan pada ibu hamil. Dengan adanya kader pendamping 1000 hari pertama kehidupan diharapkan adanya peningkatan pengetahuan tentang </w:t>
            </w:r>
            <w:r w:rsidR="00C754A8">
              <w:rPr>
                <w:rFonts w:ascii="Century" w:hAnsi="Century" w:cs="Open Sans"/>
                <w:color w:val="333333"/>
                <w:sz w:val="20"/>
                <w:szCs w:val="20"/>
                <w:shd w:val="clear" w:color="auto" w:fill="FFFFFF"/>
              </w:rPr>
              <w:t xml:space="preserve">1000 hari pertama kehidupan </w:t>
            </w:r>
            <w:r>
              <w:rPr>
                <w:rFonts w:ascii="Century" w:hAnsi="Century" w:cs="Open Sans"/>
                <w:color w:val="333333"/>
                <w:sz w:val="20"/>
                <w:szCs w:val="20"/>
                <w:shd w:val="clear" w:color="auto" w:fill="FFFFFF"/>
              </w:rPr>
              <w:t xml:space="preserve">untuk mencegah terjadinya stunting. Hasil 20 orang kader mempunyai ketrampilan melakukan pengisian instrumen pendampingan 1000 hari pertama dan pengetahuan kader tentang </w:t>
            </w:r>
            <w:r w:rsidR="00C754A8">
              <w:rPr>
                <w:rFonts w:ascii="Century" w:hAnsi="Century" w:cs="Open Sans"/>
                <w:color w:val="333333"/>
                <w:sz w:val="20"/>
                <w:szCs w:val="20"/>
                <w:shd w:val="clear" w:color="auto" w:fill="FFFFFF"/>
              </w:rPr>
              <w:t>1000 hari pertama kehidupan</w:t>
            </w:r>
            <w:r>
              <w:rPr>
                <w:rFonts w:ascii="Century" w:hAnsi="Century" w:cs="Open Sans"/>
                <w:color w:val="333333"/>
                <w:sz w:val="20"/>
                <w:szCs w:val="20"/>
                <w:shd w:val="clear" w:color="auto" w:fill="FFFFFF"/>
              </w:rPr>
              <w:t xml:space="preserve"> meningkat 100%. Monitoring dilakukan 1 bulan sekali setiap dengan melihat instrumen pendampingan yang diisi oleh kader pendamping. Luaran tersebut terpantaunya tumbuh kembang bayi dan balita sejak lahir sehingga stunting dapat dideteksi secara dini. Selain itu dengan meningkatnya pengetahuan tentang </w:t>
            </w:r>
            <w:r w:rsidR="00C754A8">
              <w:rPr>
                <w:rFonts w:ascii="Century" w:hAnsi="Century" w:cs="Open Sans"/>
                <w:color w:val="333333"/>
                <w:sz w:val="20"/>
                <w:szCs w:val="20"/>
                <w:shd w:val="clear" w:color="auto" w:fill="FFFFFF"/>
              </w:rPr>
              <w:t xml:space="preserve">1000 hari pertama kehidpan </w:t>
            </w:r>
            <w:r>
              <w:rPr>
                <w:rFonts w:ascii="Century" w:hAnsi="Century" w:cs="Open Sans"/>
                <w:color w:val="333333"/>
                <w:sz w:val="20"/>
                <w:szCs w:val="20"/>
                <w:shd w:val="clear" w:color="auto" w:fill="FFFFFF"/>
              </w:rPr>
              <w:t xml:space="preserve">yang benar diharapkan dapat mencegah terjadinya stunting. </w:t>
            </w:r>
          </w:p>
          <w:p w14:paraId="46657FE1" w14:textId="08A76171" w:rsidR="00914F7F" w:rsidRDefault="00914F7F">
            <w:pPr>
              <w:spacing w:before="120" w:after="240"/>
              <w:jc w:val="both"/>
              <w:rPr>
                <w:rStyle w:val="longtext"/>
                <w:i/>
                <w:shd w:val="clear" w:color="auto" w:fill="FFFFFF"/>
                <w:lang w:val="sv-SE"/>
              </w:rPr>
            </w:pPr>
            <w:r>
              <w:rPr>
                <w:rStyle w:val="longtext"/>
                <w:rFonts w:ascii="Century" w:hAnsi="Century"/>
                <w:b/>
                <w:sz w:val="20"/>
                <w:szCs w:val="20"/>
                <w:shd w:val="clear" w:color="auto" w:fill="FFFFFF"/>
                <w:lang w:val="sv-SE"/>
              </w:rPr>
              <w:t xml:space="preserve">Kata Kunci: </w:t>
            </w:r>
            <w:r>
              <w:rPr>
                <w:rStyle w:val="longtext"/>
                <w:rFonts w:ascii="Century" w:hAnsi="Century"/>
                <w:i/>
                <w:sz w:val="20"/>
                <w:szCs w:val="20"/>
                <w:shd w:val="clear" w:color="auto" w:fill="FFFFFF"/>
                <w:lang w:val="sv-SE"/>
              </w:rPr>
              <w:t xml:space="preserve">Kader; Stunting: </w:t>
            </w:r>
            <w:r w:rsidR="00C754A8">
              <w:rPr>
                <w:rStyle w:val="longtext"/>
                <w:rFonts w:ascii="Century" w:hAnsi="Century"/>
                <w:i/>
                <w:sz w:val="20"/>
                <w:szCs w:val="20"/>
                <w:shd w:val="clear" w:color="auto" w:fill="FFFFFF"/>
                <w:lang w:val="sv-SE"/>
              </w:rPr>
              <w:t>Pendampingan</w:t>
            </w:r>
          </w:p>
          <w:p w14:paraId="3EE7B075" w14:textId="35F46E08" w:rsidR="00914F7F" w:rsidRDefault="00914F7F">
            <w:pPr>
              <w:spacing w:before="120" w:after="240"/>
              <w:jc w:val="both"/>
              <w:rPr>
                <w:iCs/>
              </w:rPr>
            </w:pPr>
            <w:r>
              <w:rPr>
                <w:rFonts w:ascii="Century" w:hAnsi="Century"/>
                <w:b/>
                <w:bCs/>
                <w:iCs/>
                <w:sz w:val="20"/>
                <w:szCs w:val="20"/>
                <w:shd w:val="clear" w:color="auto" w:fill="FFFFFF"/>
                <w:lang w:val="sv-SE"/>
              </w:rPr>
              <w:t>Abstract:</w:t>
            </w:r>
            <w:r>
              <w:rPr>
                <w:rFonts w:ascii="Century" w:hAnsi="Century"/>
                <w:iCs/>
                <w:sz w:val="20"/>
                <w:szCs w:val="20"/>
                <w:shd w:val="clear" w:color="auto" w:fill="FFFFFF"/>
                <w:lang w:val="sv-SE"/>
              </w:rPr>
              <w:t xml:space="preserve"> Cadres are people close to the community</w:t>
            </w:r>
            <w:r w:rsidR="00D27E34">
              <w:rPr>
                <w:rFonts w:ascii="Century" w:hAnsi="Century"/>
                <w:iCs/>
                <w:sz w:val="20"/>
                <w:szCs w:val="20"/>
                <w:shd w:val="clear" w:color="auto" w:fill="FFFFFF"/>
                <w:lang w:val="sv-SE"/>
              </w:rPr>
              <w:t>,</w:t>
            </w:r>
            <w:r>
              <w:rPr>
                <w:rFonts w:ascii="Century" w:hAnsi="Century"/>
                <w:iCs/>
                <w:sz w:val="20"/>
                <w:szCs w:val="20"/>
                <w:shd w:val="clear" w:color="auto" w:fill="FFFFFF"/>
                <w:lang w:val="sv-SE"/>
              </w:rPr>
              <w:t xml:space="preserve"> so they are needed to overcome health problems. North Hunt</w:t>
            </w:r>
            <w:r w:rsidR="00944A91">
              <w:rPr>
                <w:rFonts w:ascii="Century" w:hAnsi="Century"/>
                <w:iCs/>
                <w:sz w:val="20"/>
                <w:szCs w:val="20"/>
                <w:shd w:val="clear" w:color="auto" w:fill="FFFFFF"/>
                <w:lang w:val="sv-SE"/>
              </w:rPr>
              <w:t>u</w:t>
            </w:r>
            <w:r>
              <w:rPr>
                <w:rFonts w:ascii="Century" w:hAnsi="Century"/>
                <w:iCs/>
                <w:sz w:val="20"/>
                <w:szCs w:val="20"/>
                <w:shd w:val="clear" w:color="auto" w:fill="FFFFFF"/>
                <w:lang w:val="sv-SE"/>
              </w:rPr>
              <w:t xml:space="preserve"> and South Huntu villages are stunting focus locations that do not yet have companion cadres to prevent stunting. Th</w:t>
            </w:r>
            <w:r w:rsidR="00D27E34">
              <w:rPr>
                <w:rFonts w:ascii="Century" w:hAnsi="Century"/>
                <w:iCs/>
                <w:sz w:val="20"/>
                <w:szCs w:val="20"/>
                <w:shd w:val="clear" w:color="auto" w:fill="FFFFFF"/>
                <w:lang w:val="sv-SE"/>
              </w:rPr>
              <w:t>is activity aim</w:t>
            </w:r>
            <w:r>
              <w:rPr>
                <w:rFonts w:ascii="Century" w:hAnsi="Century"/>
                <w:iCs/>
                <w:sz w:val="20"/>
                <w:szCs w:val="20"/>
                <w:shd w:val="clear" w:color="auto" w:fill="FFFFFF"/>
                <w:lang w:val="sv-SE"/>
              </w:rPr>
              <w:t>s to prevent stunting by forming a cadre of fostering companions</w:t>
            </w:r>
            <w:r w:rsidR="00D27E34">
              <w:rPr>
                <w:rFonts w:ascii="Century" w:hAnsi="Century"/>
                <w:iCs/>
                <w:sz w:val="20"/>
                <w:szCs w:val="20"/>
                <w:shd w:val="clear" w:color="auto" w:fill="FFFFFF"/>
                <w:lang w:val="sv-SE"/>
              </w:rPr>
              <w:t xml:space="preserve"> and i</w:t>
            </w:r>
            <w:r>
              <w:rPr>
                <w:rFonts w:ascii="Century" w:hAnsi="Century"/>
                <w:iCs/>
                <w:sz w:val="20"/>
                <w:szCs w:val="20"/>
                <w:shd w:val="clear" w:color="auto" w:fill="FFFFFF"/>
                <w:lang w:val="sv-SE"/>
              </w:rPr>
              <w:t xml:space="preserve">mplementing coordination activities with the village government, socialization, training and mentoring for pregnant women. With the companion cadres in the first 1000 days of life, it is hoped that there will be an increase in knowledge about parenting to prevent stunting. </w:t>
            </w:r>
            <w:r w:rsidR="00D27E34">
              <w:rPr>
                <w:rFonts w:ascii="Century" w:hAnsi="Century"/>
                <w:iCs/>
                <w:sz w:val="20"/>
                <w:szCs w:val="20"/>
                <w:shd w:val="clear" w:color="auto" w:fill="FFFFFF"/>
                <w:lang w:val="sv-SE"/>
              </w:rPr>
              <w:t>As a result, 20 cadres could fill out the mentoring instrument in the first 1000 days, and the cadres' knowledge</w:t>
            </w:r>
            <w:r>
              <w:rPr>
                <w:rFonts w:ascii="Century" w:hAnsi="Century"/>
                <w:iCs/>
                <w:sz w:val="20"/>
                <w:szCs w:val="20"/>
                <w:shd w:val="clear" w:color="auto" w:fill="FFFFFF"/>
                <w:lang w:val="sv-SE"/>
              </w:rPr>
              <w:t xml:space="preserve"> about parenting increased by 100%. Monitoring is carried out once a month by looking at the assistance instruments filled out by the companion cadres. The outcome is monitoring the growth and development of infants and toddlers from birth so that stunting can be detected early. In addition, knowledge about parenting is expected to prevent stunting.</w:t>
            </w:r>
          </w:p>
          <w:p w14:paraId="59694A8D" w14:textId="1CFC1CBA" w:rsidR="00914F7F" w:rsidRDefault="00914F7F">
            <w:pPr>
              <w:spacing w:before="120" w:after="240"/>
              <w:jc w:val="both"/>
              <w:rPr>
                <w:rFonts w:ascii="Century" w:hAnsi="Century"/>
                <w:b/>
                <w:i/>
                <w:sz w:val="20"/>
                <w:szCs w:val="20"/>
                <w:lang w:val="en-US"/>
              </w:rPr>
            </w:pPr>
            <w:r>
              <w:rPr>
                <w:rFonts w:ascii="Century" w:hAnsi="Century"/>
                <w:b/>
                <w:i/>
                <w:sz w:val="20"/>
                <w:szCs w:val="20"/>
                <w:lang w:val="en-US"/>
              </w:rPr>
              <w:t xml:space="preserve">Keywords: </w:t>
            </w:r>
            <w:r>
              <w:rPr>
                <w:rFonts w:ascii="Century" w:hAnsi="Century"/>
                <w:i/>
                <w:sz w:val="20"/>
                <w:szCs w:val="20"/>
                <w:lang w:val="en-US"/>
              </w:rPr>
              <w:t>Cadres; Stunting;</w:t>
            </w:r>
            <w:r w:rsidR="00D27E34">
              <w:rPr>
                <w:rFonts w:ascii="Century" w:hAnsi="Century"/>
                <w:i/>
                <w:sz w:val="20"/>
                <w:szCs w:val="20"/>
                <w:lang w:val="en-US"/>
              </w:rPr>
              <w:t xml:space="preserve"> </w:t>
            </w:r>
            <w:r w:rsidR="00C754A8">
              <w:rPr>
                <w:rFonts w:ascii="Century" w:hAnsi="Century"/>
                <w:i/>
                <w:sz w:val="20"/>
                <w:szCs w:val="20"/>
                <w:lang w:val="en-US"/>
              </w:rPr>
              <w:t>Accompaniment</w:t>
            </w:r>
          </w:p>
        </w:tc>
      </w:tr>
    </w:tbl>
    <w:p w14:paraId="525ED569" w14:textId="77777777" w:rsidR="00922A80" w:rsidRPr="00922A80" w:rsidRDefault="00922A80" w:rsidP="00922A80">
      <w:pPr>
        <w:rPr>
          <w:lang w:val="en-US" w:eastAsia="en-US"/>
        </w:rPr>
      </w:pPr>
    </w:p>
    <w:p w14:paraId="1B2DF2F1" w14:textId="77777777" w:rsidR="00B3521D" w:rsidRPr="00B3521D" w:rsidRDefault="00B3521D" w:rsidP="00B3521D">
      <w:pPr>
        <w:rPr>
          <w:sz w:val="14"/>
          <w:lang w:val="en-US" w:eastAsia="en-US"/>
        </w:rPr>
      </w:pPr>
    </w:p>
    <w:p w14:paraId="2AEC101F" w14:textId="77777777" w:rsidR="00B3521D" w:rsidRDefault="00B3521D" w:rsidP="006A3AE1">
      <w:pPr>
        <w:pStyle w:val="IEEEHeading1"/>
        <w:numPr>
          <w:ilvl w:val="0"/>
          <w:numId w:val="0"/>
        </w:numPr>
        <w:ind w:left="360"/>
        <w:jc w:val="left"/>
        <w:rPr>
          <w:b/>
          <w:iCs/>
          <w:sz w:val="26"/>
          <w:szCs w:val="20"/>
          <w:lang w:val="id-ID"/>
        </w:rPr>
      </w:pPr>
    </w:p>
    <w:p w14:paraId="7271A101" w14:textId="77777777" w:rsidR="002E6CB7" w:rsidRDefault="002E6CB7" w:rsidP="002E6CB7">
      <w:pPr>
        <w:pStyle w:val="IEEEParagraph"/>
        <w:rPr>
          <w:lang w:val="id-ID"/>
        </w:rPr>
      </w:pPr>
    </w:p>
    <w:p w14:paraId="40A4A338" w14:textId="77777777" w:rsidR="002E6CB7" w:rsidRDefault="002E6CB7" w:rsidP="002E6CB7">
      <w:pPr>
        <w:pStyle w:val="IEEEParagraph"/>
        <w:rPr>
          <w:lang w:val="id-ID"/>
        </w:rPr>
      </w:pPr>
    </w:p>
    <w:p w14:paraId="02EB05A4" w14:textId="77777777" w:rsidR="002E6CB7" w:rsidRDefault="002E6CB7" w:rsidP="002E6CB7">
      <w:pPr>
        <w:pStyle w:val="IEEEParagraph"/>
        <w:rPr>
          <w:lang w:val="id-ID"/>
        </w:rPr>
      </w:pPr>
    </w:p>
    <w:p w14:paraId="05B82128" w14:textId="01E13F50" w:rsidR="002E6CB7" w:rsidRDefault="002E6CB7" w:rsidP="002E6CB7">
      <w:pPr>
        <w:pStyle w:val="IEEEParagraph"/>
        <w:rPr>
          <w:lang w:val="id-ID"/>
        </w:rPr>
      </w:pPr>
    </w:p>
    <w:p w14:paraId="39468F58" w14:textId="77777777" w:rsidR="00914F7F" w:rsidRDefault="00914F7F" w:rsidP="002E6CB7">
      <w:pPr>
        <w:pStyle w:val="IEEEParagraph"/>
        <w:rPr>
          <w:lang w:val="id-ID"/>
        </w:rPr>
      </w:pPr>
    </w:p>
    <w:p w14:paraId="433B2089" w14:textId="77777777" w:rsidR="002E6CB7" w:rsidRDefault="002E6CB7" w:rsidP="002E6CB7">
      <w:pPr>
        <w:pStyle w:val="IEEEParagraph"/>
        <w:rPr>
          <w:lang w:val="id-ID"/>
        </w:rPr>
      </w:pPr>
    </w:p>
    <w:p w14:paraId="41B742FB" w14:textId="77777777" w:rsidR="002E6CB7" w:rsidRDefault="002E6CB7" w:rsidP="002E6CB7">
      <w:pPr>
        <w:pStyle w:val="IEEEParagraph"/>
        <w:rPr>
          <w:lang w:val="id-ID"/>
        </w:rPr>
      </w:pPr>
    </w:p>
    <w:p w14:paraId="1D3C5E42" w14:textId="77777777" w:rsidR="00D27E34" w:rsidRDefault="00D27E34" w:rsidP="002E6CB7">
      <w:pPr>
        <w:pStyle w:val="IEEEParagraph"/>
        <w:rPr>
          <w:lang w:val="id-ID"/>
        </w:rPr>
      </w:pPr>
    </w:p>
    <w:p w14:paraId="4CCDBA34" w14:textId="2E9174D8" w:rsidR="00D27E34" w:rsidRPr="002E6CB7" w:rsidRDefault="00D27E34" w:rsidP="002E6CB7">
      <w:pPr>
        <w:pStyle w:val="IEEEParagraph"/>
        <w:rPr>
          <w:lang w:val="id-ID"/>
        </w:rPr>
        <w:sectPr w:rsidR="00D27E34" w:rsidRPr="002E6CB7" w:rsidSect="00B47460">
          <w:type w:val="continuous"/>
          <w:pgSz w:w="11906" w:h="16838" w:code="9"/>
          <w:pgMar w:top="1134" w:right="1701" w:bottom="1134" w:left="1701" w:header="709" w:footer="709" w:gutter="0"/>
          <w:cols w:space="238"/>
          <w:docGrid w:linePitch="360"/>
        </w:sectPr>
      </w:pPr>
    </w:p>
    <w:p w14:paraId="0B6D2EA4"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1179A692" w14:textId="0D78993D" w:rsidR="00800784" w:rsidRPr="00FE5E8E" w:rsidRDefault="0013008C" w:rsidP="00800784">
      <w:pPr>
        <w:pStyle w:val="NormalWeb"/>
        <w:spacing w:before="0" w:beforeAutospacing="0" w:after="0" w:afterAutospacing="0"/>
        <w:ind w:right="-1"/>
        <w:jc w:val="both"/>
        <w:rPr>
          <w:rFonts w:ascii="Century" w:hAnsi="Century"/>
        </w:rPr>
      </w:pPr>
      <w:r>
        <w:rPr>
          <w:rFonts w:ascii="Century" w:hAnsi="Century" w:cs="Arial"/>
          <w:color w:val="000000"/>
        </w:rPr>
        <w:t>P</w:t>
      </w:r>
      <w:r w:rsidRPr="00FE5E8E">
        <w:rPr>
          <w:rFonts w:ascii="Century" w:hAnsi="Century" w:cs="Arial"/>
          <w:color w:val="000000"/>
        </w:rPr>
        <w:t xml:space="preserve">eningkatan </w:t>
      </w:r>
      <w:r>
        <w:rPr>
          <w:rFonts w:ascii="Century" w:hAnsi="Century" w:cs="Arial"/>
          <w:color w:val="000000"/>
        </w:rPr>
        <w:t>prevalensi stunting berhubungan dengan p</w:t>
      </w:r>
      <w:r w:rsidRPr="00FE5E8E">
        <w:rPr>
          <w:rFonts w:ascii="Century" w:hAnsi="Century" w:cs="Arial"/>
          <w:color w:val="000000"/>
        </w:rPr>
        <w:t xml:space="preserve">eningkatan </w:t>
      </w:r>
      <w:r>
        <w:rPr>
          <w:rFonts w:ascii="Century" w:hAnsi="Century" w:cs="Arial"/>
          <w:color w:val="000000"/>
        </w:rPr>
        <w:t>kematian anak</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16/j.sciaf.2021.e00848","ISSN":"24682276","abstract":"Malnutrition and poor complementary feeding are more predominant in rural than urban areas. Yet, little attention has been given to these discrepancies and the use of validated composite index to explore determinants of complementary feeding practices. Hence, this study was aimed at identifying the determinants of appropriate complementary feeding practices among mothers with children aged 6-23 months in Iseyin, Nigeria. A community based cross sectional survey involving 390 mother-child dyads was conducted using a three-stage simple random sampling. Information on household sociodemographic characteristics, complementary feeding practices, 24-hour dietary intake and anthropometric characteristics of youngest child in the household were obtained using a semi-structured questionnaire. Complementary feeding indicators and anthropometric indices were estimated using the 2008 World Health Organization recommendations and WHO Anthro, respectively. Data were analysed using descriptive statistics and logistic regression at p&lt;0.05. Mothers’ mean age was 28.7± 5.6 years, 99.4% were married, and 92.1% attended antenatal care sessions. Mean age of children was 14.5±5.1 months, 56.2% were male and 31.0% were firstborn. Of all the children, 72.3% had timely introduction of complementary food, 17.7% had minimum dietary diversity, 46.9% had minimum meal frequency and 14.9% had minimum acceptable diet. Grains, root and tubers (91.3%) constituted the mostly consumed complementary foods. Overall, only 10.0% of children had appropriate complementary feeding; child's age, birth order and mother's income were determinants of appropriate complementary feeding. Appropriate complementary feeding practices remain very low and this is influenced by the child's age, birth order and mother's income.","author":[{"dropping-particle":"","family":"Ariyo","given":"Oluwaseun","non-dropping-particle":"","parse-names":false,"suffix":""},{"dropping-particle":"","family":"Aderibigbe","given":"Olaide R.","non-dropping-particle":"","parse-names":false,"suffix":""},{"dropping-particle":"","family":"Ojo","given":"Tomilola J.","non-dropping-particle":"","parse-names":false,"suffix":""},{"dropping-particle":"","family":"Sturm","given":"Barbara","non-dropping-particle":"","parse-names":false,"suffix":""},{"dropping-particle":"","family":"Hensel","given":"Oliver","non-dropping-particle":"","parse-names":false,"suffix":""}],"container-title":"Scientific African","id":"ITEM-1","issued":{"date-parts":[["2021"]]},"page":"e00848","publisher":"Elsevier B.V.","title":"Determinants of appropriate complementary feeding practices among women with children aged 6-23 months in Iseyin, Nigeria","type":"article-journal","volume":"13"},"uris":["http://www.mendeley.com/documents/?uuid=a49784f3-8e95-44b4-a136-298dfd60d8ad"]}],"mendeley":{"formattedCitation":"(Ariyo et al., 2021)","plainTextFormattedCitation":"(Ariyo et al., 2021)","previouslyFormattedCitation":"(Ariyo et al., 2021)"},"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riyo et al., 2021)</w:t>
      </w:r>
      <w:r w:rsidR="00244512">
        <w:rPr>
          <w:rFonts w:ascii="Century" w:hAnsi="Century" w:cs="Arial"/>
          <w:color w:val="000000"/>
        </w:rPr>
        <w:fldChar w:fldCharType="end"/>
      </w:r>
      <w:r w:rsidR="00244512">
        <w:rPr>
          <w:rFonts w:ascii="Century" w:hAnsi="Century" w:cs="Arial"/>
          <w:color w:val="000000"/>
        </w:rPr>
        <w:t xml:space="preserve">. </w:t>
      </w:r>
      <w:r w:rsidRPr="00FE5E8E">
        <w:rPr>
          <w:rFonts w:ascii="Century" w:hAnsi="Century" w:cs="Arial"/>
          <w:color w:val="000000"/>
        </w:rPr>
        <w:t>Stunting atau tinggi badan rendah menurut usia</w:t>
      </w:r>
      <w:r>
        <w:rPr>
          <w:rFonts w:ascii="Century" w:hAnsi="Century" w:cs="Arial"/>
          <w:color w:val="000000"/>
        </w:rPr>
        <w:t xml:space="preserve"> merupakan </w:t>
      </w:r>
      <w:r w:rsidRPr="00FE5E8E">
        <w:rPr>
          <w:rFonts w:ascii="Century" w:hAnsi="Century" w:cs="Arial"/>
          <w:color w:val="000000"/>
        </w:rPr>
        <w:t>bentuk malnutrisi anak yang paling umum di dunia</w:t>
      </w:r>
      <w:r>
        <w:rPr>
          <w:rFonts w:ascii="Century" w:hAnsi="Century" w:cs="Arial"/>
          <w:color w:val="000000"/>
        </w:rPr>
        <w:t xml:space="preserve"> </w:t>
      </w:r>
      <w:r w:rsidRPr="00FE5E8E">
        <w:rPr>
          <w:rFonts w:ascii="Century" w:hAnsi="Century" w:cs="Arial"/>
          <w:color w:val="000000"/>
        </w:rPr>
        <w:t>dan dialami oleh 161 juta anak berusia 0–5 tahun</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22146/jkn.25500","ISSN":"0853-9340","abstract":"ABSTRACTThis study aims to (1) to examine the relationship of food security with the nutritional status of children under  five in the working area of Puskesmas Legok, Legok Subdistrict, Tangerang District. (2) to study the variety of efforts to improve food security in malnutrition prevention of children under five in the working area of Legok Puskesmas, Legok Subdistrict, Tangerang District. The population in this study were parents / mothers / fathers and children aged 0-59 months who suffered malnutrition and malnutrition (under normal conditions). The results of the study showed that: (1) Some respondents were in food insecurity category, about 36 %, In food sensitive category about 39% and foodstuff category only about 15% and less food category about 10%. (2) Community nutrition improvement program or toddlers Legok Puskesmas conducted daily, monthly and yearly, daily program are: Increasing exclusive breastfeeding without additional food and drinks for babies up to 6 months old. The monthly program is monitoring the development of underweight body weight (weighing the balita) which is weighing weight measurement of toddler to know growth pattern and growth of toddler body and its development. The annual program is monitoring the nutritional status of children under five and monitoring nutrition nutrient intake.Food security and nutritional status of toddlers are closely related, if the family of food security enough to affect the nutritional status so good, otherwise if the food is less then the nutritional status is likely to experience malnutrition and lack of nutritionABSTRAKPenelitian bertujuan ini adalah (1) untuk mengkaji hubungan ketahanan pangan dengan status gizi balita di wilayah kerja Puskesmas Legok, Kecamatan Legok, Kabupaten Tangerang. (2) untuk mengkaji ragam upaya meningkatkan ketahanan pangan dalam penanggulangan gizi buruk balita di wilayah kerja Puskesmas Legok, Kecamatan Legok, Kabupaten Tangerang. Populasi dalam penelitian ini adalah orang tua/ ibu/ bapak dan balita umur 0-59 bulan yang menderita gizi buruk dan kurang gizi (di bawah kondisi normal).Hasil penelitian menunjukkan bahwa: (1) Sebagian responden berada dalam kategori rawan pangan, sekitar 36%, pada kategori rentan pangan sekitar 39% dan kategori tahan pangan hanya sekitar 15% serta kategori kurang pangan sekitar 10%. (2) Program peningkatan gizi masyarakat atau balita Puskesmas Legok dilaksanakan secara harian, bulanan dan tahunan, program harian adalah : Peningka…","author":[{"dropping-particle":"","family":"Arlius","given":"Afrizal","non-dropping-particle":"","parse-names":false,"suffix":""},{"dropping-particle":"","family":"Sudargo","given":"Toto","non-dropping-particle":"","parse-names":false,"suffix":""},{"dropping-particle":"","family":"Subejo","given":"Subejo","non-dropping-particle":"","parse-names":false,"suffix":""}],"container-title":"Jurnal Ketahanan Nasional","id":"ITEM-1","issue":"3","issued":{"date-parts":[["2017"]]},"page":"359","title":"Hubungan Ketahanan Pangan Keluarga Dengan Status Gizi Balita (Studi Di Desa Palasari Dan Puskesmas Kecamatan Legok, Kabupaten Tangerang)","type":"article-journal","volume":"23"},"uris":["http://www.mendeley.com/documents/?uuid=6a8061c5-9266-48c1-81c3-83aacaf9e117"]}],"mendeley":{"formattedCitation":"(Arlius et al., 2017)","plainTextFormattedCitation":"(Arlius et al., 2017)","previouslyFormattedCitation":"(Arlius et al., 2017)"},"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rlius et al., 2017)</w:t>
      </w:r>
      <w:r w:rsidR="00244512">
        <w:rPr>
          <w:rFonts w:ascii="Century" w:hAnsi="Century" w:cs="Arial"/>
          <w:color w:val="000000"/>
        </w:rPr>
        <w:fldChar w:fldCharType="end"/>
      </w:r>
      <w:r>
        <w:rPr>
          <w:rFonts w:ascii="Century" w:hAnsi="Century" w:cs="Arial"/>
          <w:color w:val="000000"/>
        </w:rPr>
        <w:t xml:space="preserve">. </w:t>
      </w:r>
      <w:r w:rsidRPr="00FE5E8E">
        <w:rPr>
          <w:rFonts w:ascii="Century" w:hAnsi="Century" w:cs="Arial"/>
          <w:color w:val="000000"/>
        </w:rPr>
        <w:t>Stunting telah terbukti terkait dengan peningkatan morbiditas dan mortalitas masa kanak-kanak, penurunan fungsi kognitif, dan peningkatan risiko penyakit kronis di masa dewasa, dan penanganannya telah diidentifikasi oleh Organisasi Kesehatan Dunia sebagai prioritas kesehatan global utama</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16/s2095-3119(21)63696-1","ISSN":"20953119","author":[{"dropping-particle":"","family":"ABDULSALAM","given":"Sulaiman","non-dropping-particle":"","parse-names":false,"suffix":""},{"dropping-particle":"","family":"PENG","given":"Huan","non-dropping-particle":"","parse-names":false,"suffix":""},{"dropping-particle":"","family":"LIU","given":"Shi-ming","non-dropping-particle":"","parse-names":false,"suffix":""},{"dropping-particle":"","family":"HUANG","given":"Wen-kun","non-dropping-particle":"","parse-names":false,"suffix":""},{"dropping-particle":"","family":"KONG","given":"Ling-an","non-dropping-particle":"","parse-names":false,"suffix":""},{"dropping-particle":"","family":"PENG","given":"De-liang","non-dropping-particle":"","parse-names":false,"suffix":""}],"container-title":"Journal of Integrative Agriculture","id":"ITEM-1","issue":"2","issued":{"date-parts":[["2022"]]},"page":"586-595","publisher":"CAAS. Publishing services by Elsevier B.V","title":"Molecular and morphological characterization of stunt nematodes of wheat, maize, and rice in the savannahs of northern Nigeria","type":"article-journal","volume":"21"},"uris":["http://www.mendeley.com/documents/?uuid=236dd5b2-700d-4660-8bc6-374517b9ee3e"]}],"mendeley":{"formattedCitation":"(ABDULSALAM et al., 2022)","manualFormatting":"(Abdulsalam Et Al., 2022)","plainTextFormattedCitation":"(ABDULSALAM et al., 2022)","previouslyFormattedCitation":"(ABDULSALAM et al., 2022)"},"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bdulsalam Et Al., 2022)</w:t>
      </w:r>
      <w:r w:rsidR="00244512">
        <w:rPr>
          <w:rFonts w:ascii="Century" w:hAnsi="Century" w:cs="Arial"/>
          <w:color w:val="000000"/>
        </w:rPr>
        <w:fldChar w:fldCharType="end"/>
      </w:r>
      <w:r w:rsidR="00244512">
        <w:rPr>
          <w:rFonts w:ascii="Century" w:hAnsi="Century" w:cs="Arial"/>
          <w:color w:val="000000"/>
        </w:rPr>
        <w:t>.</w:t>
      </w:r>
      <w:r>
        <w:rPr>
          <w:rFonts w:ascii="Century" w:hAnsi="Century" w:cs="Arial"/>
          <w:color w:val="000000"/>
        </w:rPr>
        <w:t xml:space="preserve"> </w:t>
      </w:r>
      <w:r w:rsidRPr="00FE5E8E">
        <w:rPr>
          <w:rFonts w:ascii="Century" w:hAnsi="Century" w:cs="Arial"/>
          <w:color w:val="000000"/>
        </w:rPr>
        <w:t xml:space="preserve">Selain faktor sosial ekonomi, </w:t>
      </w:r>
      <w:r w:rsidR="00800784">
        <w:rPr>
          <w:rFonts w:ascii="Century" w:hAnsi="Century" w:cs="Arial"/>
          <w:color w:val="000000"/>
        </w:rPr>
        <w:t xml:space="preserve">salah satu determinan terjadinya stunting karena orang tua belum mengetahui </w:t>
      </w:r>
      <w:r w:rsidR="00C754A8">
        <w:rPr>
          <w:rFonts w:ascii="Century" w:hAnsi="Century" w:cs="Arial"/>
          <w:color w:val="000000"/>
        </w:rPr>
        <w:t>pentingnya 1000 hari pertama kehidupan</w:t>
      </w:r>
      <w:r w:rsidR="00800784">
        <w:rPr>
          <w:rFonts w:ascii="Century" w:hAnsi="Century" w:cs="Arial"/>
          <w:color w:val="000000"/>
        </w:rPr>
        <w:t xml:space="preserve"> yang benar</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16/S2542-5196(21)00080-2","ISSN":"25425196","PMID":"34119009","abstract":"Background: Stunting rates in children younger than 5 years are among the most important health indicators globally. At the national level, malnutrition accounts for about 40% of under-5 deaths in Ghana. Disease risk mapping provides opportunities for disease surveillance and targeted interventions. We aimed to estimate and map under-5 stunting prevalence in Ghana, with the goal of identifying communities at higher risk where interventions and further research can be targeted. Methods: For this modelling study, we used data from the 2014 Ghana Demographic and Health Survey. Analyses were done on 2734 children residing in 415 geographical clusters. The outcome variable was the number of stunted children younger than 5 years in each sampled cluster. We employed a Bayesian geostatistical model to investigate both measured and unmeasured spatial risk factors for child stunting, comparing the performance of non-spatial (adjusting for selected covariates without spatial correlation), spatial (including spatial correlation), and null spatial (without the selected covariates) models. We then visualised the stunting prevalence across Ghana by mapping the predicted prevalence and exceedance probabilities to resolutions as refined as 5 km × 5 km. Findings: In 2014, 535 (19·6%) of 2734 children surveyed in Ghana were stunted. Elevation (log odds mean −0·0017, 95% credible interval −0·0034 to −0·0001), precipitation (0·0403, 0·0192 to 0·0615), and aridity (–3·7013, −6·5478 to −0·8723) were environmental and climatic factors associated with stunting in the non-spatial model, but were not significant in the spatial model. Substantial geographical variations in prevalence of childhood stunting were found. The predicted mean stunting prevalence was 27·7% (SD 3·7%) with predicted prevalence ranging from 4·2% to 45·1% across Ghana. Children residing in parts of the Northern region were at highest risk of stunting, whereas parts of the Greater Accra, Brong-Ahafo, Ashanti, and Eastern regions showed some of the lowest prevalence. Interpretation: There are substantial geographical differences in childhood stunting across Ghana. Our prevalence maps can be used as an effective tool to identify communities that require targeted interventions by programme managers and implementers, as part of an overall strategy to reduce the burden of malnutrition in a country with limited public health resources. Funding: None.","author":[{"dropping-particle":"","family":"Aheto","given":"Justice Moses K.","non-dropping-particle":"","parse-names":false,"suffix":""},{"dropping-particle":"","family":"Dagne","given":"Getachew A.","non-dropping-particle":"","parse-names":false,"suffix":""}],"container-title":"The Lancet Planetary Health","id":"ITEM-1","issue":"6","issued":{"date-parts":[["2021"]]},"page":"e347-e355","publisher":"The Author(s). Published by Elsevier Ltd. This is an Open Access article under the CC BY-NC-ND 4.0 license","title":"Geostatistical analysis, web-based mapping, and environmental determinants of under-5 stunting: evidence from the 2014 Ghana Demographic and Health Survey","type":"article-journal","volume":"5"},"uris":["http://www.mendeley.com/documents/?uuid=dbc38cf5-39ed-4cad-89cf-5d6d1fe6946f"]}],"mendeley":{"formattedCitation":"(Aheto &amp; Dagne, 2021)","plainTextFormattedCitation":"(Aheto &amp; Dagne, 2021)","previouslyFormattedCitation":"(Aheto &amp; Dagne, 2021)"},"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heto &amp; Dagne, 2021)</w:t>
      </w:r>
      <w:r w:rsidR="00244512">
        <w:rPr>
          <w:rFonts w:ascii="Century" w:hAnsi="Century" w:cs="Arial"/>
          <w:color w:val="000000"/>
        </w:rPr>
        <w:fldChar w:fldCharType="end"/>
      </w:r>
      <w:r w:rsidR="00800784">
        <w:rPr>
          <w:rFonts w:ascii="Century" w:hAnsi="Century" w:cs="Arial"/>
          <w:color w:val="000000"/>
        </w:rPr>
        <w:t xml:space="preserve">. </w:t>
      </w:r>
      <w:r w:rsidR="00C754A8">
        <w:rPr>
          <w:rFonts w:ascii="Century" w:hAnsi="Century" w:cs="Arial"/>
          <w:color w:val="000000"/>
        </w:rPr>
        <w:t>D</w:t>
      </w:r>
      <w:r w:rsidR="00800784" w:rsidRPr="00FE5E8E">
        <w:rPr>
          <w:rFonts w:ascii="Century" w:hAnsi="Century" w:cs="Arial"/>
          <w:color w:val="000000"/>
        </w:rPr>
        <w:t>ampak</w:t>
      </w:r>
      <w:r w:rsidR="00C754A8">
        <w:rPr>
          <w:rFonts w:ascii="Century" w:hAnsi="Century" w:cs="Arial"/>
          <w:color w:val="000000"/>
        </w:rPr>
        <w:t xml:space="preserve"> </w:t>
      </w:r>
      <w:r w:rsidR="00800784">
        <w:rPr>
          <w:rFonts w:ascii="Century" w:hAnsi="Century" w:cs="Arial"/>
          <w:color w:val="000000"/>
        </w:rPr>
        <w:t xml:space="preserve">kejadian </w:t>
      </w:r>
      <w:r w:rsidR="00800784" w:rsidRPr="00FE5E8E">
        <w:rPr>
          <w:rFonts w:ascii="Century" w:hAnsi="Century" w:cs="Arial"/>
          <w:color w:val="000000"/>
        </w:rPr>
        <w:t>stunting</w:t>
      </w:r>
      <w:r w:rsidR="00800784">
        <w:rPr>
          <w:rFonts w:ascii="Century" w:hAnsi="Century" w:cs="Arial"/>
          <w:color w:val="000000"/>
        </w:rPr>
        <w:t xml:space="preserve"> </w:t>
      </w:r>
      <w:r w:rsidR="00800784" w:rsidRPr="00FE5E8E">
        <w:rPr>
          <w:rFonts w:ascii="Century" w:hAnsi="Century" w:cs="Arial"/>
          <w:color w:val="000000"/>
        </w:rPr>
        <w:t>anak di bawah 5 tahun</w:t>
      </w:r>
      <w:r w:rsidR="00C754A8">
        <w:rPr>
          <w:rFonts w:ascii="Century" w:hAnsi="Century" w:cs="Arial"/>
          <w:color w:val="000000"/>
        </w:rPr>
        <w:t xml:space="preserve"> salah satunya karena kurangnya pengetahuan tentang pentingnya 1000 hari pertama kehidupan</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16/j.enfcli.2019.10.135","ISSN":"15792013","PMID":"32545137","abstract":"Objective: This research aimed to describe the proxy determinant of complementary feeding of breastfed child delivery in less than six months old baby in the fishing Community of Buton tribe. Method: The research was observational analytic with a cross-sectional design. The Data collected includes the knowledge, culture, role of health workers, family roles, and complementary feeding of the breastfed child delivery. All data was primary data, the data of the research variables are collected using questionnaires. The number of samples was 49 respondents to the fishing Community of Buton tribe. The data was analyzed by percentages and using the exact fisher to find relationships between variables then continued with multivariate testing (predictive logistic regression). Results: All of the research variables are related based on the exact test Fisher which shows knowledge (P = 0.002), culture (P = 0.001), attendant roles (P = 0.043) and family roles (P = 0.045). The multivariate test results (predictive logistic regression) indicate that the culture is most related to the feeding of Complementary Feeding of the breastfed child, (OR = 22.2). Conclusion: Proxy determinant of Complementary Feeding of the breastfed child delivery is culture.","author":[{"dropping-particle":"","family":"Alifariki","given":"La Ode","non-dropping-particle":"","parse-names":false,"suffix":""},{"dropping-particle":"","family":"Kusnan","given":"Adius","non-dropping-particle":"","parse-names":false,"suffix":""},{"dropping-particle":"","family":"Asriati","given":"","non-dropping-particle":"","parse-names":false,"suffix":""},{"dropping-particle":"","family":"Binekada","given":"I. Made Christian","non-dropping-particle":"","parse-names":false,"suffix":""},{"dropping-particle":"","family":"Saida","given":"","non-dropping-particle":"","parse-names":false,"suffix":""},{"dropping-particle":"","family":"Usman","given":"Andi Nilawati","non-dropping-particle":"","parse-names":false,"suffix":""}],"container-title":"Enfermeria Clinica","id":"ITEM-1","issued":{"date-parts":[["2020"]]},"page":"544-547","publisher":"Elsevier Espa&amp;ntilde;a, S.L.U.","title":"The proxy determinant of complementary feeding of the breastfed child delivery in less than 6 months old infant in the fishing community of Buton tribe","type":"article-journal","volume":"30"},"uris":["http://www.mendeley.com/documents/?uuid=15efd7b7-cb31-402c-944f-686be88019cb"]}],"mendeley":{"formattedCitation":"(Alifariki et al., 2020)","plainTextFormattedCitation":"(Alifariki et al., 2020)","previouslyFormattedCitation":"(Alifariki et al., 2020)"},"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lifariki et al., 2020)</w:t>
      </w:r>
      <w:r w:rsidR="00244512">
        <w:rPr>
          <w:rFonts w:ascii="Century" w:hAnsi="Century" w:cs="Arial"/>
          <w:color w:val="000000"/>
        </w:rPr>
        <w:fldChar w:fldCharType="end"/>
      </w:r>
      <w:r w:rsidR="00800784" w:rsidRPr="00FE5E8E">
        <w:rPr>
          <w:rFonts w:ascii="Century" w:hAnsi="Century" w:cs="Arial"/>
          <w:color w:val="000000"/>
        </w:rPr>
        <w:t>.</w:t>
      </w:r>
    </w:p>
    <w:p w14:paraId="0C8CE898" w14:textId="1F6F0D0E" w:rsidR="0013008C" w:rsidRPr="00FE5E8E" w:rsidRDefault="0013008C" w:rsidP="00800784">
      <w:pPr>
        <w:pStyle w:val="NormalWeb"/>
        <w:spacing w:before="0" w:beforeAutospacing="0" w:after="0" w:afterAutospacing="0"/>
        <w:jc w:val="both"/>
        <w:rPr>
          <w:rFonts w:ascii="Century" w:hAnsi="Century"/>
        </w:rPr>
      </w:pPr>
      <w:r>
        <w:rPr>
          <w:rFonts w:ascii="Century" w:hAnsi="Century" w:cs="Arial"/>
          <w:color w:val="000000"/>
        </w:rPr>
        <w:t>Kurangnya pengetahuan ib</w:t>
      </w:r>
      <w:r w:rsidRPr="00FE5E8E">
        <w:rPr>
          <w:rFonts w:ascii="Century" w:hAnsi="Century" w:cs="Arial"/>
          <w:color w:val="000000"/>
        </w:rPr>
        <w:t>u</w:t>
      </w:r>
      <w:r>
        <w:rPr>
          <w:rFonts w:ascii="Century" w:hAnsi="Century" w:cs="Arial"/>
          <w:color w:val="000000"/>
        </w:rPr>
        <w:t xml:space="preserve"> </w:t>
      </w:r>
      <w:r w:rsidRPr="00FE5E8E">
        <w:rPr>
          <w:rFonts w:ascii="Century" w:hAnsi="Century" w:cs="Arial"/>
          <w:color w:val="000000"/>
        </w:rPr>
        <w:t>dapat berdampak pada perilaku ibu yang mempengaruhi kesehatan anak</w:t>
      </w:r>
      <w:r>
        <w:rPr>
          <w:rFonts w:ascii="Century" w:hAnsi="Century" w:cs="Arial"/>
          <w:color w:val="000000"/>
        </w:rPr>
        <w:t xml:space="preserve"> </w:t>
      </w:r>
      <w:r w:rsidRPr="00FE5E8E">
        <w:rPr>
          <w:rFonts w:ascii="Century" w:hAnsi="Century" w:cs="Arial"/>
          <w:color w:val="000000"/>
        </w:rPr>
        <w:t>seperti menyusui, imunisasi, dan mendidik anak</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abstract":"… garam dan penyedap rasa kepada anak sebagai MP-ASI, ditemukan banyak anak yang status gizinya tidak baik, hal ini … Intervensi pendidikan gizi bagi ibu balita dan kader Posyandu untuk meningkatkan PSK (Pengetahuan Sikap dan Keterampilan) serta status gizi balita …","author":[{"dropping-particle":"","family":"Asih","given":"D R","non-dropping-particle":"","parse-names":false,"suffix":""},{"dropping-particle":"","family":"Sofiana","given":"J","non-dropping-particle":"","parse-names":false,"suffix":""}],"container-title":"Proceeding of The URECOL","id":"ITEM-1","issued":{"date-parts":[["2019"]]},"page":"436-445","title":"Penerapan Pembuatan MP-ASI Homemade No Gulgar untuk Meningkatkan Keterampilan Ibu dalam Pemberian Makanan pada Anak Usia 6-12 Bulan","type":"article-journal"},"uris":["http://www.mendeley.com/documents/?uuid=0f6db36e-9588-42a5-841d-a27c6471c364"]}],"mendeley":{"formattedCitation":"(Asih &amp; Sofiana, 2019)","plainTextFormattedCitation":"(Asih &amp; Sofiana, 2019)","previouslyFormattedCitation":"(Asih &amp; Sofiana, 2019)"},"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sih &amp; Sofiana, 2019)</w:t>
      </w:r>
      <w:r w:rsidR="00244512">
        <w:rPr>
          <w:rFonts w:ascii="Century" w:hAnsi="Century" w:cs="Arial"/>
          <w:color w:val="000000"/>
        </w:rPr>
        <w:fldChar w:fldCharType="end"/>
      </w:r>
      <w:r w:rsidRPr="00FE5E8E">
        <w:rPr>
          <w:rFonts w:ascii="Century" w:hAnsi="Century" w:cs="Arial"/>
          <w:color w:val="000000"/>
        </w:rPr>
        <w:t>. Pen</w:t>
      </w:r>
      <w:r>
        <w:rPr>
          <w:rFonts w:ascii="Century" w:hAnsi="Century" w:cs="Arial"/>
          <w:color w:val="000000"/>
        </w:rPr>
        <w:t xml:space="preserve">getahuan ibu </w:t>
      </w:r>
      <w:r w:rsidRPr="00FE5E8E">
        <w:rPr>
          <w:rFonts w:ascii="Century" w:hAnsi="Century" w:cs="Arial"/>
          <w:color w:val="000000"/>
        </w:rPr>
        <w:t xml:space="preserve">juga telah ditemukan terkait dengan </w:t>
      </w:r>
      <w:r>
        <w:rPr>
          <w:rFonts w:ascii="Century" w:hAnsi="Century" w:cs="Arial"/>
          <w:color w:val="000000"/>
        </w:rPr>
        <w:t>informasi yang diterima</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16/j.heliyon.2021.e06733","ISSN":"24058440","abstract":"Stunting, decidedly prevalent in Ethiopia, is a reduction of linear growth associated with a series of adverse consequences. However, little is known about its determinants and factors associated in Ethiopia and elsewhere. Therefore, this study aimed to determine major undelying factors associated with risk of stunting among under-five children in Ethiopia. We used the 2016 Ethiopian Demographic and Heath Survey (EDHS) data and analysed a total of 11,023 children aged 0–59 months' data. Bivariate and multivariate logistic regression were fitted to identify key predictors and factors associated with stunting. Results show that, household and demographic factors such as maternal education (AOR: 0.67, 95% CI: 0.51, 0.89), wealth index (AOR: 0.65 (0.54, 0.78), sex of child (AOR: 0.78 (0.72, 0.85), possession of refrigerator (AOR: 0.57 (0.36, 0.89), possession of television and others like twin birth, house main floor material, types of cooking fuel were significantly association with stunting. Among dietary factors, early initiation of breast feeding; feeding powdered or fresh milk (AOR: 0.63 (0.52, 0.76); formula feeding (AOR: 0.41 (0.21, 0.81); consumption of organ meat(s) (AOR: 0.52 (0.32, 0.85) and beta-carotene rich fruits and vegetables were significantly associated lower odds of stunting. Antenatal care (ANC) follow-up, deworming during pregnancy (AOR : 0.11 (0.02, 0.74), institutional delivery (AOR : 0.64 (0.58, 0.71) and birth size (AOR: 5.1 (1.64, 15.88) were among the health care factors associated with stunting of under-five children. In conclusion, stunting is modulated by several household, dietary and healthcare factors, both at household and community-level. Likewise; improving household income, women empowerment, dietary diversity among mothers and children and improving maternal health care system are critical to mitigate under-five stunting more rapidly.","author":[{"dropping-particle":"","family":"Ayelign","given":"Abebe","non-dropping-particle":"","parse-names":false,"suffix":""},{"dropping-particle":"","family":"Zerfu","given":"Taddese","non-dropping-particle":"","parse-names":false,"suffix":""}],"container-title":"Heliyon","id":"ITEM-1","issue":"4","issued":{"date-parts":[["2021"]]},"page":"e06733","publisher":"Elsevier Ltd","title":"Household, dietary and healthcare factors predicting childhood stunting in Ethiopia","type":"article-journal","volume":"7"},"uris":["http://www.mendeley.com/documents/?uuid=291381ae-ed40-4a87-9cfd-391b9a7c98e2"]}],"mendeley":{"formattedCitation":"(Ayelign &amp; Zerfu, 2021)","plainTextFormattedCitation":"(Ayelign &amp; Zerfu, 2021)","previouslyFormattedCitation":"(Ayelign &amp; Zerfu, 2021)"},"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Ayelign &amp; Zerfu, 2021)</w:t>
      </w:r>
      <w:r w:rsidR="00244512">
        <w:rPr>
          <w:rFonts w:ascii="Century" w:hAnsi="Century" w:cs="Arial"/>
          <w:color w:val="000000"/>
        </w:rPr>
        <w:fldChar w:fldCharType="end"/>
      </w:r>
      <w:r>
        <w:rPr>
          <w:rFonts w:ascii="Century" w:hAnsi="Century" w:cs="Arial"/>
          <w:color w:val="000000"/>
        </w:rPr>
        <w:t>.</w:t>
      </w:r>
      <w:r w:rsidRPr="00FE5E8E">
        <w:rPr>
          <w:rFonts w:ascii="Century" w:hAnsi="Century" w:cs="Arial"/>
          <w:color w:val="000000"/>
        </w:rPr>
        <w:t> </w:t>
      </w:r>
      <w:r>
        <w:rPr>
          <w:rFonts w:ascii="Century" w:hAnsi="Century" w:cs="Arial"/>
          <w:color w:val="000000"/>
        </w:rPr>
        <w:t xml:space="preserve">Penelitian sebelumnya </w:t>
      </w:r>
      <w:r w:rsidR="00944A91">
        <w:rPr>
          <w:rFonts w:ascii="Century" w:hAnsi="Century" w:cs="Arial"/>
          <w:color w:val="000000"/>
        </w:rPr>
        <w:t xml:space="preserve">juga mengatakan pengetahuan ibu sangat berpengaruh terhadap </w:t>
      </w:r>
      <w:r w:rsidR="00C754A8">
        <w:rPr>
          <w:rFonts w:ascii="Century" w:hAnsi="Century" w:cs="Arial"/>
          <w:color w:val="000000"/>
        </w:rPr>
        <w:t xml:space="preserve">1000 hari pertama kehidupan </w:t>
      </w:r>
      <w:r w:rsidR="00944A91">
        <w:rPr>
          <w:rFonts w:ascii="Century" w:hAnsi="Century" w:cs="Arial"/>
          <w:color w:val="000000"/>
        </w:rPr>
        <w:t>yang diterapkan ibu kepada anaknya</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4081/pmc.2017.181","ISSN":"03915387","PMID":"29502384","abstract":"The introduction of solid food is necessary for any infant in order to provide adequate nutrition because when they grow up milk is insufficient for their nutritional needs. Infants born preterm have increased nutritional requirements. The high nutrient demands as well as the organ immaturity of preterm infants combine to render it difficult to achieve dietary intakes that will allow preterm infants to match their in utero growth rates. Current guidelines for the introduction of solid food to term infants cannot be directly translated to preterm infants. For preterm infants such guidelines are lacking. Based on the limited available evidence, it could be concluded that a corrected age of 3 months (13 weeks) may be an appropriate age to start introducing solid food for most preterm infants. About celiac disease (CD), gluten may be introduced into the infant’s diet anytime between 4 and 12 completed months of age. In children at high risk for CD, earlier introduction of gluten (4 vs 6 months or 6 vs 12 months) is associated with earlier development of CD autoimmunity (defined as positive serology) and CD, but the cumulative incidence of each in later childhood is similar. Relatively to weaning and allergies, the European Society of Pediatric Allergy and Clinical Immunology and the European Society for Paediatric Gastroenterology Hepatology and Nutrition have produced joint guidelines. They recommend exclusive breastfeeding for 4–6 months or use of hypoallergenic formulas if exclusive breastfeeding is not possible. In addition, The American Academy of Pediatrics recommendations now state that there is no evidence to recommend maternal dietary restrictions during pregnancy or breastfeeding. However, there is no evidence that delaying introduction of solids including allergenic foods after 4–6 months is protective.","author":[{"dropping-particle":"","family":"Barachetti","given":"Roberta","non-dropping-particle":"","parse-names":false,"suffix":""},{"dropping-particle":"","family":"Villa","given":"Elisabetta","non-dropping-particle":"","parse-names":false,"suffix":""},{"dropping-particle":"","family":"Barbarini","given":"Mario","non-dropping-particle":"","parse-names":false,"suffix":""}],"container-title":"Pediatria Medica e Chirurgica","id":"ITEM-1","issue":"4","issued":{"date-parts":[["2017"]]},"page":"115-119","title":"Weaning and complementary feeding in preterm infants: Management, timing and health outcome","type":"article-journal","volume":"39"},"uris":["http://www.mendeley.com/documents/?uuid=acd501aa-d26c-4408-929f-7f808a22525d"]}],"mendeley":{"formattedCitation":"(Barachetti et al., 2017)","plainTextFormattedCitation":"(Barachetti et al., 2017)","previouslyFormattedCitation":"(Barachetti et al., 2017)"},"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Barachetti et al., 2017)</w:t>
      </w:r>
      <w:r w:rsidR="00244512">
        <w:rPr>
          <w:rFonts w:ascii="Century" w:hAnsi="Century" w:cs="Arial"/>
          <w:color w:val="000000"/>
        </w:rPr>
        <w:fldChar w:fldCharType="end"/>
      </w:r>
      <w:r w:rsidR="00944A91">
        <w:rPr>
          <w:rFonts w:ascii="Century" w:hAnsi="Century" w:cs="Arial"/>
          <w:color w:val="000000"/>
        </w:rPr>
        <w:t>. Fakto</w:t>
      </w:r>
      <w:r w:rsidR="00244512">
        <w:rPr>
          <w:rFonts w:ascii="Century" w:hAnsi="Century" w:cs="Arial"/>
          <w:color w:val="000000"/>
        </w:rPr>
        <w:t>r</w:t>
      </w:r>
      <w:r w:rsidR="00944A91">
        <w:rPr>
          <w:rFonts w:ascii="Century" w:hAnsi="Century" w:cs="Arial"/>
          <w:color w:val="000000"/>
        </w:rPr>
        <w:t xml:space="preserve"> tinggi badan ibu yang pendek juga berpengaruh terhadap kejadian stunting tetapi hal itu tidak bisa dilakukan intervensi selain meningkatkan gizi pada ibu selama hamil</w:t>
      </w:r>
      <w:r w:rsidR="00244512">
        <w:rPr>
          <w:rFonts w:ascii="Century" w:hAnsi="Century" w:cs="Arial"/>
          <w:color w:val="000000"/>
        </w:rPr>
        <w:t xml:space="preserve"> </w:t>
      </w:r>
      <w:r w:rsidR="00244512">
        <w:rPr>
          <w:rFonts w:ascii="Century" w:hAnsi="Century" w:cs="Arial"/>
          <w:color w:val="000000"/>
        </w:rPr>
        <w:fldChar w:fldCharType="begin" w:fldLock="1"/>
      </w:r>
      <w:r w:rsidR="00244512">
        <w:rPr>
          <w:rFonts w:ascii="Century" w:hAnsi="Century" w:cs="Arial"/>
          <w:color w:val="000000"/>
        </w:rPr>
        <w:instrText>ADDIN CSL_CITATION {"citationItems":[{"id":"ITEM-1","itemData":{"DOI":"10.1093/aje/kwaa139","ISSN":"14766256","PMID":"32666072","abstract":"Child acute malnutrition (AM) is an important cause of child mortality. Accurately estimating its burden requires cumulative incidence data from longitudinal studies, which are rarely available in low-income settings. In the absence of such data, the AM burden is approximated using prevalence estimates from cross-sectional surveys and the incidence correction factor $K$, obtained from the few available cohorts that measured AM. We estimated $K$ factors for severe acute malnutrition (SAM) and moderate acute malnutrition (MAM) from AM incidence and prevalence using representative cross-sectional baseline and longitudinal data from 2 cluster-randomized controlled trials (Innovative Approaches for the Prevention of Childhood Malnutrition-PROMIS) conducted between 2014 and 2017 in Burkina Faso and Mali. We compared K estimates using complete (weight-for-length z score, mid-upper arm circumference (MUAC), and edema) and partial (MUAC, edema) definitions of SAM and MAM. $K$ estimates for SAM were 9.4 and 5.7 in Burkina Faso and in Mali, respectively; K estimates for MAM were 4.7 in Burkina Faso and 5.1 in Mali. The MUAC and edema-based definition of AM did not lead to different $K$ estimates. Our results suggest that $K$ can be reliably estimated when only MUAC and edema-based data are available. Additional studies, however, are required to confirm this finding in different settings.","author":[{"dropping-particle":"","family":"Barba","given":"Francisco M.","non-dropping-particle":"","parse-names":false,"suffix":""},{"dropping-particle":"","family":"Huybregts","given":"Lieven","non-dropping-particle":"","parse-names":false,"suffix":""},{"dropping-particle":"","family":"Leroy","given":"Jef L.","non-dropping-particle":"","parse-names":false,"suffix":""}],"container-title":"American Journal of Epidemiology","id":"ITEM-1","issue":"12","issued":{"date-parts":[["2020"]]},"page":"1623-1627","title":"Incidence Correction Factors for Moderate and Severe Acute Child Malnutrition from 2 Longitudinal Cohorts in Mali and Burkina Faso","type":"article-journal","volume":"189"},"uris":["http://www.mendeley.com/documents/?uuid=8b45e4c2-fd9a-44f1-9e32-1fdda9125d95"]}],"mendeley":{"formattedCitation":"(Barba et al., 2020)","plainTextFormattedCitation":"(Barba et al., 2020)","previouslyFormattedCitation":"(Barba et al., 2020)"},"properties":{"noteIndex":0},"schema":"https://github.com/citation-style-language/schema/raw/master/csl-citation.json"}</w:instrText>
      </w:r>
      <w:r w:rsidR="00244512">
        <w:rPr>
          <w:rFonts w:ascii="Century" w:hAnsi="Century" w:cs="Arial"/>
          <w:color w:val="000000"/>
        </w:rPr>
        <w:fldChar w:fldCharType="separate"/>
      </w:r>
      <w:r w:rsidR="00244512" w:rsidRPr="00244512">
        <w:rPr>
          <w:rFonts w:ascii="Century" w:hAnsi="Century" w:cs="Arial"/>
          <w:noProof/>
          <w:color w:val="000000"/>
        </w:rPr>
        <w:t>(Barba et al., 2020)</w:t>
      </w:r>
      <w:r w:rsidR="00244512">
        <w:rPr>
          <w:rFonts w:ascii="Century" w:hAnsi="Century" w:cs="Arial"/>
          <w:color w:val="000000"/>
        </w:rPr>
        <w:fldChar w:fldCharType="end"/>
      </w:r>
      <w:r w:rsidR="00944A91">
        <w:rPr>
          <w:rFonts w:ascii="Century" w:hAnsi="Century" w:cs="Arial"/>
          <w:color w:val="000000"/>
        </w:rPr>
        <w:t xml:space="preserve">. Jadi untuk mencegah terjadinya stunting bisa dilakukan dengan mempersiapkan kesehatan pada ibu hamil. </w:t>
      </w:r>
    </w:p>
    <w:p w14:paraId="76BEA939" w14:textId="494A9A2D" w:rsidR="00FE5E8E" w:rsidRDefault="00406631" w:rsidP="00244512">
      <w:pPr>
        <w:pStyle w:val="NormalWeb"/>
        <w:spacing w:before="0" w:beforeAutospacing="0" w:after="0" w:afterAutospacing="0"/>
        <w:ind w:right="-1"/>
        <w:jc w:val="both"/>
        <w:rPr>
          <w:rFonts w:ascii="Century" w:hAnsi="Century" w:cs="Times"/>
          <w:color w:val="000000"/>
        </w:rPr>
      </w:pPr>
      <w:r>
        <w:rPr>
          <w:rFonts w:ascii="Century" w:hAnsi="Century" w:cs="Times"/>
          <w:color w:val="000000"/>
        </w:rPr>
        <w:t>Stunting mempunyai dampak yang cukup luar karena dapat mempengaruhi pertumbuhan dan perkembangan anak</w:t>
      </w:r>
      <w:r w:rsidR="00244512">
        <w:rPr>
          <w:rFonts w:ascii="Century" w:hAnsi="Century" w:cs="Times"/>
          <w:color w:val="000000"/>
        </w:rPr>
        <w:t xml:space="preserve"> </w:t>
      </w:r>
      <w:r w:rsidR="00244512">
        <w:rPr>
          <w:rFonts w:ascii="Century" w:hAnsi="Century" w:cs="Times"/>
          <w:color w:val="000000"/>
        </w:rPr>
        <w:fldChar w:fldCharType="begin" w:fldLock="1"/>
      </w:r>
      <w:r w:rsidR="00244512">
        <w:rPr>
          <w:rFonts w:ascii="Century" w:hAnsi="Century" w:cs="Times"/>
          <w:color w:val="000000"/>
        </w:rPr>
        <w:instrText>ADDIN CSL_CITATION {"citationItems":[{"id":"ITEM-1","itemData":{"DOI":"10.1016/j.gaceta.2021.10.077","ISSN":"02139111","author":[{"dropping-particle":"","family":"Basri","given":"Hasan","non-dropping-particle":"","parse-names":false,"suffix":""},{"dropping-particle":"","family":"Hadju","given":"Veni","non-dropping-particle":"","parse-names":false,"suffix":""},{"dropping-particle":"","family":"Zulkifli","given":"Andi","non-dropping-particle":"","parse-names":false,"suffix":""},{"dropping-particle":"","family":"Syam","given":"Aminuddin","non-dropping-particle":"","parse-names":false,"suffix":""},{"dropping-particle":"","family":"Ansariadi","given":"","non-dropping-particle":"","parse-names":false,"suffix":""},{"dropping-particle":"","family":"Stang","given":"","non-dropping-particle":"","parse-names":false,"suffix":""},{"dropping-particle":"","family":"Indriasari","given":"Rahayu","non-dropping-particle":"","parse-names":false,"suffix":""},{"dropping-particle":"","family":"Helmiyanti","given":"Siti","non-dropping-particle":"","parse-names":false,"suffix":""}],"container-title":"Gaceta Sanitaria","id":"ITEM-1","issued":{"date-parts":[["2021"]]},"page":"S483-S486","publisher":"SESPAS","title":"Dietary diversity, dietary patterns and dietary intake are associated with stunted children in Jeneponto District, Indonesia","type":"article-journal","volume":"35"},"uris":["http://www.mendeley.com/documents/?uuid=38a019fe-68b4-4d70-9fa6-ce9f1f36c7c9"]}],"mendeley":{"formattedCitation":"(Basri et al., 2021)","plainTextFormattedCitation":"(Basri et al., 2021)","previouslyFormattedCitation":"(Basri et al., 2021)"},"properties":{"noteIndex":0},"schema":"https://github.com/citation-style-language/schema/raw/master/csl-citation.json"}</w:instrText>
      </w:r>
      <w:r w:rsidR="00244512">
        <w:rPr>
          <w:rFonts w:ascii="Century" w:hAnsi="Century" w:cs="Times"/>
          <w:color w:val="000000"/>
        </w:rPr>
        <w:fldChar w:fldCharType="separate"/>
      </w:r>
      <w:r w:rsidR="00244512" w:rsidRPr="00244512">
        <w:rPr>
          <w:rFonts w:ascii="Century" w:hAnsi="Century" w:cs="Times"/>
          <w:noProof/>
          <w:color w:val="000000"/>
        </w:rPr>
        <w:t>(Basri et al., 2021)</w:t>
      </w:r>
      <w:r w:rsidR="00244512">
        <w:rPr>
          <w:rFonts w:ascii="Century" w:hAnsi="Century" w:cs="Times"/>
          <w:color w:val="000000"/>
        </w:rPr>
        <w:fldChar w:fldCharType="end"/>
      </w:r>
      <w:r>
        <w:rPr>
          <w:rFonts w:ascii="Century" w:hAnsi="Century" w:cs="Times"/>
          <w:color w:val="000000"/>
        </w:rPr>
        <w:t>. Negara telah menetapkan beberapa kebijakan untuk mengatasi stunting. Kebijakan yang diambil untuk mencegah terjadinya stunting dengan melibatkan semua lapisan pemangku kebijakan mulai dari pemerintah pusat hingga pemerinta</w:t>
      </w:r>
      <w:r w:rsidR="00FE5E8E">
        <w:rPr>
          <w:rFonts w:ascii="Century" w:hAnsi="Century" w:cs="Times"/>
          <w:color w:val="000000"/>
        </w:rPr>
        <w:t>h</w:t>
      </w:r>
      <w:r>
        <w:rPr>
          <w:rFonts w:ascii="Century" w:hAnsi="Century" w:cs="Times"/>
          <w:color w:val="000000"/>
        </w:rPr>
        <w:t xml:space="preserve"> desa</w:t>
      </w:r>
      <w:r w:rsidR="00244512">
        <w:rPr>
          <w:rFonts w:ascii="Century" w:hAnsi="Century" w:cs="Times"/>
          <w:color w:val="000000"/>
        </w:rPr>
        <w:t xml:space="preserve"> </w:t>
      </w:r>
      <w:r w:rsidR="00244512">
        <w:rPr>
          <w:rFonts w:ascii="Century" w:hAnsi="Century" w:cs="Times"/>
          <w:color w:val="000000"/>
        </w:rPr>
        <w:fldChar w:fldCharType="begin" w:fldLock="1"/>
      </w:r>
      <w:r w:rsidR="004B7D92">
        <w:rPr>
          <w:rFonts w:ascii="Century" w:hAnsi="Century" w:cs="Times"/>
          <w:color w:val="000000"/>
        </w:rPr>
        <w:instrText>ADDIN CSL_CITATION {"citationItems":[{"id":"ITEM-1","itemData":{"DOI":"10.26630/jk.v8i2.491","ISSN":"2086-7751","abstract":"nfant mortality in Indonesia around 56% occurs in the very early period of a neonatal period or newborn. Most of the neonatal deaths occur at the age of 0-6 days (78.5%) and prematurity is the major cause of neonatal death. Based on perinatology room report of Dr. H. Abdul Moeloek hospital in 2015, there were 77 premature births from 391 labors. This number then increased to 84 premature labor from 402 labors by 2016. The objective of this research was to identify the determinants that influenced premature labor in a hospital. H. Abdul Moeloek 2012-2016. This was a quantitative research, design of analytic research was through case control research method. The population was whole pregnant mothers who had premature labor in Dr. H. Abdul Moeloek hospital 2012-2016. The sample was 62 cases and 62 controls to become 138 people. The analysis was through chi-square test. Multivariate analysis used regression logistic. The result showed that there was a significant correlation between mothers’ age (p-value=0,048), parity (p-value=0,000), pregnancy complication (p-value=0,000), KPD (p-value=0,005) and mothers’ education level (p-value = 0,011). The result of the multivariate analysis showed that the most dominant factor towards premature labor was pregnancy complication (p-value=0,000). The importance of pregnant mothers to make an antenatal care visit in accordance with government program so that abnormalities or complication in pregnancy can be earlier detected.","author":[{"dropping-particle":"","family":"Eliza","given":"Eliza","non-dropping-particle":"","parse-names":false,"suffix":""},{"dropping-particle":"","family":"Nuryani","given":"Dina Dwi","non-dropping-particle":"","parse-names":false,"suffix":""},{"dropping-particle":"","family":"Rosmiyati","given":"Rosmiyati","non-dropping-particle":"","parse-names":false,"suffix":""}],"container-title":"Jurnal Kesehatan","id":"ITEM-1","issue":"2","issued":{"date-parts":[["2017"]]},"page":"305","title":"Determinan Persalinan Prematur di RSUD Dr. Abdul Moeloek","type":"article-journal","volume":"8"},"uris":["http://www.mendeley.com/documents/?uuid=9f341c22-a472-4a23-ad7e-0bea215941da"]}],"mendeley":{"formattedCitation":"(Eliza et al., 2017)","plainTextFormattedCitation":"(Eliza et al., 2017)","previouslyFormattedCitation":"(Eliza et al., 2017)"},"properties":{"noteIndex":0},"schema":"https://github.com/citation-style-language/schema/raw/master/csl-citation.json"}</w:instrText>
      </w:r>
      <w:r w:rsidR="00244512">
        <w:rPr>
          <w:rFonts w:ascii="Century" w:hAnsi="Century" w:cs="Times"/>
          <w:color w:val="000000"/>
        </w:rPr>
        <w:fldChar w:fldCharType="separate"/>
      </w:r>
      <w:r w:rsidR="00244512" w:rsidRPr="00244512">
        <w:rPr>
          <w:rFonts w:ascii="Century" w:hAnsi="Century" w:cs="Times"/>
          <w:noProof/>
          <w:color w:val="000000"/>
        </w:rPr>
        <w:t>(Eliza et al., 2017)</w:t>
      </w:r>
      <w:r w:rsidR="00244512">
        <w:rPr>
          <w:rFonts w:ascii="Century" w:hAnsi="Century" w:cs="Times"/>
          <w:color w:val="000000"/>
        </w:rPr>
        <w:fldChar w:fldCharType="end"/>
      </w:r>
      <w:r>
        <w:rPr>
          <w:rFonts w:ascii="Century" w:hAnsi="Century" w:cs="Times"/>
          <w:color w:val="000000"/>
        </w:rPr>
        <w:t xml:space="preserve">. </w:t>
      </w:r>
    </w:p>
    <w:p w14:paraId="205B8750" w14:textId="7903D7AF" w:rsidR="0013008C" w:rsidRPr="00800784" w:rsidRDefault="00FE5E8E" w:rsidP="00FE5E8E">
      <w:pPr>
        <w:pStyle w:val="NormalWeb"/>
        <w:spacing w:before="0" w:beforeAutospacing="0" w:after="0" w:afterAutospacing="0"/>
        <w:ind w:right="96"/>
        <w:jc w:val="both"/>
        <w:rPr>
          <w:rFonts w:ascii="Century" w:hAnsi="Century" w:cs="Arial"/>
          <w:color w:val="000000"/>
        </w:rPr>
      </w:pPr>
      <w:r>
        <w:rPr>
          <w:rFonts w:ascii="Century" w:hAnsi="Century" w:cs="Arial"/>
          <w:color w:val="000000"/>
        </w:rPr>
        <w:t>Melibatkan pemerintah desa dalam penanganan stunting agar pemerintah desa bisa melakukan pendekatan kepada masyarakat</w:t>
      </w:r>
      <w:r w:rsidR="004B7D92">
        <w:rPr>
          <w:rFonts w:ascii="Century" w:hAnsi="Century" w:cs="Arial"/>
          <w:color w:val="000000"/>
        </w:rPr>
        <w:t xml:space="preserve"> </w:t>
      </w:r>
      <w:r w:rsidR="004B7D92">
        <w:rPr>
          <w:rFonts w:ascii="Century" w:hAnsi="Century" w:cs="Arial"/>
          <w:color w:val="000000"/>
        </w:rPr>
        <w:fldChar w:fldCharType="begin" w:fldLock="1"/>
      </w:r>
      <w:r w:rsidR="004B7D92">
        <w:rPr>
          <w:rFonts w:ascii="Century" w:hAnsi="Century" w:cs="Arial"/>
          <w:color w:val="000000"/>
        </w:rPr>
        <w:instrText>ADDIN CSL_CITATION {"citationItems":[{"id":"ITEM-1","itemData":{"DOI":"10.1016/j.nut.2021.111281","ISSN":"18731244","PMID":"34090214","abstract":"Objectives: There is paucity of longitudinal data on combined anthropometric deficiencies in children. Herein, we present data on child stunting concurrent with wasting or being overweight among children in a 6-y follow-up study of a maternal education trial in rural Uganda. Methods: We previously performed a randomized controlled trial where half of 511 mothers of 6- to 8-mo children were given a 6-mo education concerning nutrition, hygiene, and child stimulation. Anthropometry and prevalence of stunting with wasting or being overweight were determined. We applied multilevel mixed-effect logistic regression models and χ2 statistic to assess the effects of the intervention and trend in prevalence over time, respectively. Results: Complete data sets were obtained from 307 of 511 children (60%). The prevalence of stunting and wasting or being overweight was &lt;7% both, and did not change significantly over time. Notably, the prevalence of concurrent stunting and being overweight was significantly reduced in the intervention group compared with the controls among children age 36 mo and 60 to 72 mo, with corresponding odds ratios at 0.24 (95% confidence interval, 0.06–0.90) and 0.10 (95% confidence interval, 0.01–0.82), respectively. Conclusions: The prevalence of stunting concurrent with wasting or being overweight remained low during the observation period. The intervention may have reduced concurrent stunting and being overweight over time.","author":[{"dropping-particle":"","family":"Iversen","given":"Per O.","non-dropping-particle":"","parse-names":false,"suffix":""},{"dropping-particle":"","family":"Ngari","given":"Moses","non-dropping-particle":"","parse-names":false,"suffix":""},{"dropping-particle":"","family":"Westerberg","given":"Ane C.","non-dropping-particle":"","parse-names":false,"suffix":""},{"dropping-particle":"","family":"Muhoozi","given":"Grace","non-dropping-particle":"","parse-names":false,"suffix":""},{"dropping-particle":"","family":"Atukunda","given":"Prudence","non-dropping-particle":"","parse-names":false,"suffix":""}],"container-title":"Nutrition","id":"ITEM-1","issued":{"date-parts":[["2021"]]},"page":"111281","publisher":"Elsevier Inc.","title":"Child stunting concurrent with wasting or being overweight: A 6-y follow up of a randomized maternal education trial in Uganda","type":"article-journal","volume":"89"},"uris":["http://www.mendeley.com/documents/?uuid=8454a779-5391-4a29-982f-2227575ab849"]}],"mendeley":{"formattedCitation":"(Iversen et al., 2021)","plainTextFormattedCitation":"(Iversen et al., 2021)","previouslyFormattedCitation":"(Iversen et al., 2021)"},"properties":{"noteIndex":0},"schema":"https://github.com/citation-style-language/schema/raw/master/csl-citation.json"}</w:instrText>
      </w:r>
      <w:r w:rsidR="004B7D92">
        <w:rPr>
          <w:rFonts w:ascii="Century" w:hAnsi="Century" w:cs="Arial"/>
          <w:color w:val="000000"/>
        </w:rPr>
        <w:fldChar w:fldCharType="separate"/>
      </w:r>
      <w:r w:rsidR="004B7D92" w:rsidRPr="004B7D92">
        <w:rPr>
          <w:rFonts w:ascii="Century" w:hAnsi="Century" w:cs="Arial"/>
          <w:noProof/>
          <w:color w:val="000000"/>
        </w:rPr>
        <w:t>(Iversen et al., 2021)</w:t>
      </w:r>
      <w:r w:rsidR="004B7D92">
        <w:rPr>
          <w:rFonts w:ascii="Century" w:hAnsi="Century" w:cs="Arial"/>
          <w:color w:val="000000"/>
        </w:rPr>
        <w:fldChar w:fldCharType="end"/>
      </w:r>
      <w:r>
        <w:rPr>
          <w:rFonts w:ascii="Century" w:hAnsi="Century" w:cs="Arial"/>
          <w:color w:val="000000"/>
        </w:rPr>
        <w:t xml:space="preserve">. Dengan adanya pendekatan </w:t>
      </w:r>
      <w:r w:rsidR="00800784">
        <w:rPr>
          <w:rFonts w:ascii="Century" w:hAnsi="Century" w:cs="Arial"/>
          <w:color w:val="000000"/>
        </w:rPr>
        <w:t xml:space="preserve">kepada </w:t>
      </w:r>
      <w:r>
        <w:rPr>
          <w:rFonts w:ascii="Century" w:hAnsi="Century" w:cs="Arial"/>
          <w:color w:val="000000"/>
        </w:rPr>
        <w:t>masyarakat pencegahan stunting bisa dimulai dari keluarga</w:t>
      </w:r>
      <w:r w:rsidR="004B7D92">
        <w:rPr>
          <w:rFonts w:ascii="Century" w:hAnsi="Century" w:cs="Arial"/>
          <w:color w:val="000000"/>
        </w:rPr>
        <w:fldChar w:fldCharType="begin" w:fldLock="1"/>
      </w:r>
      <w:r w:rsidR="004B7D92">
        <w:rPr>
          <w:rFonts w:ascii="Century" w:hAnsi="Century" w:cs="Arial"/>
          <w:color w:val="000000"/>
        </w:rPr>
        <w:instrText>ADDIN CSL_CITATION {"citationItems":[{"id":"ITEM-1","itemData":{"ISSN":"2356-3346","abstract":"… METODE PENELITIAN Desain penelitian yang digunakan adalah quasy-eksperimental dengan non equivalent control group design.10 Jumlah sampel sebanyak 32 kader pada kelompok eksperimen … 3. Pengaruh Pelatihan Kader terhadap Tingkat Pengetahuan, Sikap …","author":[{"dropping-particle":"","family":"Purnamasari","given":"Heni","non-dropping-particle":"","parse-names":false,"suffix":""},{"dropping-particle":"","family":"Shaluhiyah","given":"Zahroh","non-dropping-particle":"","parse-names":false,"suffix":""},{"dropping-particle":"","family":"Kusumawati","given":"Aditya","non-dropping-particle":"","parse-names":false,"suffix":""},{"dropping-particle":"","family":"Fakultas","given":"Mahasiswa","non-dropping-particle":"","parse-names":false,"suffix":""},{"dropping-particle":"","family":"Masyarakat","given":"Kesehatan","non-dropping-particle":"","parse-names":false,"suffix":""},{"dropping-particle":"","family":"Diponegoro","given":"Universitas","non-dropping-particle":"","parse-names":false,"suffix":""},{"dropping-particle":"","family":"Pengajar","given":"Staf","non-dropping-particle":"","parse-names":false,"suffix":""},{"dropping-particle":"","family":"Sarjana","given":"Program","non-dropping-particle":"","parse-names":false,"suffix":""},{"dropping-particle":"","family":"Kesehatan","given":"Ilmu","non-dropping-particle":"","parse-names":false,"suffix":""},{"dropping-particle":"","family":"Universitas","given":"Masyarakat","non-dropping-particle":"","parse-names":false,"suffix":""}],"container-title":"Jurnal Kesehatan Masyarakat (e-Journal)","id":"ITEM-1","issue":"3","issued":{"date-parts":[["2020"]]},"page":"432-439","title":"Pelatihan Kader Posyandu Sebagai Upaya Pencegahan Stunting Pada Balita Di Wilayah Kerja Puskesmas Margadana Dan Puskesmas Tegal Selatan Kota Tegal","type":"article-journal","volume":"8"},"uris":["http://www.mendeley.com/documents/?uuid=c34d3578-b73b-4728-9d01-b1cdd4b16643"]}],"mendeley":{"formattedCitation":"(Purnamasari et al., 2020)","plainTextFormattedCitation":"(Purnamasari et al., 2020)","previouslyFormattedCitation":"(Purnamasari et al., 2020)"},"properties":{"noteIndex":0},"schema":"https://github.com/citation-style-language/schema/raw/master/csl-citation.json"}</w:instrText>
      </w:r>
      <w:r w:rsidR="004B7D92">
        <w:rPr>
          <w:rFonts w:ascii="Century" w:hAnsi="Century" w:cs="Arial"/>
          <w:color w:val="000000"/>
        </w:rPr>
        <w:fldChar w:fldCharType="separate"/>
      </w:r>
      <w:r w:rsidR="004B7D92" w:rsidRPr="004B7D92">
        <w:rPr>
          <w:rFonts w:ascii="Century" w:hAnsi="Century" w:cs="Arial"/>
          <w:noProof/>
          <w:color w:val="000000"/>
        </w:rPr>
        <w:t>(Purnamasari et al., 2020)</w:t>
      </w:r>
      <w:r w:rsidR="004B7D92">
        <w:rPr>
          <w:rFonts w:ascii="Century" w:hAnsi="Century" w:cs="Arial"/>
          <w:color w:val="000000"/>
        </w:rPr>
        <w:fldChar w:fldCharType="end"/>
      </w:r>
      <w:r>
        <w:rPr>
          <w:rFonts w:ascii="Century" w:hAnsi="Century" w:cs="Arial"/>
          <w:color w:val="000000"/>
        </w:rPr>
        <w:t xml:space="preserve">. </w:t>
      </w:r>
      <w:r w:rsidR="00406631" w:rsidRPr="00FE5E8E">
        <w:rPr>
          <w:rFonts w:ascii="Century" w:hAnsi="Century" w:cs="Arial"/>
          <w:color w:val="000000"/>
        </w:rPr>
        <w:t xml:space="preserve">Selain itu, </w:t>
      </w:r>
      <w:r>
        <w:rPr>
          <w:rFonts w:ascii="Century" w:hAnsi="Century" w:cs="Arial"/>
          <w:color w:val="000000"/>
        </w:rPr>
        <w:t>kebijakan yang telah diambil oleh pemerintah pusat juga masih sulit diterapkan kepada masyarakat sehingga memerlukan pendekatan dengan melibatkan orang yang mempunyai posisi dekat dengan masyarakat dalam hal ini yaitu kader</w:t>
      </w:r>
      <w:r w:rsidR="004B7D92">
        <w:rPr>
          <w:rFonts w:ascii="Century" w:hAnsi="Century" w:cs="Arial"/>
          <w:color w:val="000000"/>
        </w:rPr>
        <w:t xml:space="preserve"> </w:t>
      </w:r>
      <w:r w:rsidR="004B7D92">
        <w:rPr>
          <w:rFonts w:ascii="Century" w:hAnsi="Century" w:cs="Arial"/>
          <w:color w:val="000000"/>
        </w:rPr>
        <w:fldChar w:fldCharType="begin" w:fldLock="1"/>
      </w:r>
      <w:r w:rsidR="004B7D92">
        <w:rPr>
          <w:rFonts w:ascii="Century" w:hAnsi="Century" w:cs="Arial"/>
          <w:color w:val="000000"/>
        </w:rPr>
        <w:instrText>ADDIN CSL_CITATION {"citationItems":[{"id":"ITEM-1","itemData":{"DOI":"10.22373/al-ijtimaiyyah.v7i1.9523","ISSN":"2654-5217","abstract":"Abstract: There are 41.12% (29.0370) children experiencing a lack of nutritional intake in children in Wonosobo Regency, this has adversely affected the growth of both physical and non-physical for children due to breast milk intake and unhealthy environment. The purpose of this study was to find out how the role of the LPTP through the religious approach in handling the reduction of stunting rates, and how the role of the LPTP in assisting the reduction of stunting rates in the village of Pagarejo Wonosobo with qualitative research using the Participatory Action Research (PAR) approach. The results of this study indicate that (1) that the assistance provided by LPTP with a religious approach is based on the Al-Qur’an Al-Baqarah verse 233, that is, Allah has instructed a mother to breastfeed her child for up to two years. A father also has a responsibility to be able to provide for the family such as giving proper clothes to his children. (2) In creating conditions of social welfare and a good quality of life, it is necessary to create an environment that is supportive, responsive and empowers individuals and communities. Through the coordination carried out by the LPTP, the Village Government and Local Government to reduce stunting rates is one way to realize community welfare through the RPJM, RKP and APBDes.Keywords: LPTP; Religion; Stunting.Abstrak: Ada 41,12% (29,0370) anak mengalami kurangnya asupan gizi pada anak di Kabupaten Wonosobo, ini telah berdampak buruk bagi pertumbuhan baik fisik maupun non fisik bagi anak akibat asupan air susu ibu dan lingkungan yang kurang sehat. Tujuan penelitian ini adalah untuk mengetahui bagaimana peran LPTP melalui pendekatan Agama dalam penanganan penurunan angka stunting, dan bagaimana peran LPTP dalam pendampingan penanganan penurunan angka stunting di Desa Pagarejo Wonosobo dengan penelitian kualitatif menggunakan pendekatan Participatory Action Research (PAR). Hasil penelitian tersebut menunjukan bahwa (1) pendampingan yang dilakukan oleh LPTP dengan pendekatan agama di dasarkan pada Al-Qur’an Surat Al-Baqarah ayat 233, yakni Allah telah memperintahkan pada seorang ibu agar menyusui anaknya sampai dua tahun lamanya. Seorang ayah juga memiliki tanggung jawab untuk bisa memberikan nafkah bagi keluarga seperti memberi pakaian yang layak kepada anak-anaknya. (2) Dalam menciptakan kondisi kesejahteraan sosial dan kualitas hidup yang baik diperlukan penciptaan lingkungan yang mendukung, responsif dan memberdayakan…","author":[{"dropping-particle":"","family":"Subqi","given":"Imam","non-dropping-particle":"","parse-names":false,"suffix":""},{"dropping-particle":"","family":"Hasan","given":"Saipullah","non-dropping-particle":"","parse-names":false,"suffix":""},{"dropping-particle":"","family":"Riani","given":"Erin","non-dropping-particle":"","parse-names":false,"suffix":""}],"container-title":"Jurnal Al-Ijtimaiyyah","id":"ITEM-1","issue":"1","issued":{"date-parts":[["2021"]]},"page":"111","title":"Peran Lptp Melalui Pendekatan Agama Dan Multisektor Dalam Penanganan Penurunan Angka Stunting Di Desa Pagarejo Wonosobo","type":"article-journal","volume":"7"},"uris":["http://www.mendeley.com/documents/?uuid=0d2acd40-980b-4d5a-81ef-aa6a2cb47668"]}],"mendeley":{"formattedCitation":"(Subqi et al., 2021)","plainTextFormattedCitation":"(Subqi et al., 2021)","previouslyFormattedCitation":"(Subqi et al., 2021)"},"properties":{"noteIndex":0},"schema":"https://github.com/citation-style-language/schema/raw/master/csl-citation.json"}</w:instrText>
      </w:r>
      <w:r w:rsidR="004B7D92">
        <w:rPr>
          <w:rFonts w:ascii="Century" w:hAnsi="Century" w:cs="Arial"/>
          <w:color w:val="000000"/>
        </w:rPr>
        <w:fldChar w:fldCharType="separate"/>
      </w:r>
      <w:r w:rsidR="004B7D92" w:rsidRPr="004B7D92">
        <w:rPr>
          <w:rFonts w:ascii="Century" w:hAnsi="Century" w:cs="Arial"/>
          <w:noProof/>
          <w:color w:val="000000"/>
        </w:rPr>
        <w:t>(Subqi et al., 2021)</w:t>
      </w:r>
      <w:r w:rsidR="004B7D92">
        <w:rPr>
          <w:rFonts w:ascii="Century" w:hAnsi="Century" w:cs="Arial"/>
          <w:color w:val="000000"/>
        </w:rPr>
        <w:fldChar w:fldCharType="end"/>
      </w:r>
      <w:r>
        <w:rPr>
          <w:rFonts w:ascii="Century" w:hAnsi="Century" w:cs="Arial"/>
          <w:color w:val="000000"/>
        </w:rPr>
        <w:t xml:space="preserve">. Berdasarkan hasil observasi penentuan lokasi fokus stunting juga berdasarkan data yang dikumpulkan oleh kader. Akan tetapi setelah dilakukan wawancara ternyata kader hanya mampu melakukan pengukuran antropometri pada bayi yang sudah lahir dan belum memiliki pengetahuan tentang </w:t>
      </w:r>
      <w:r w:rsidR="00C754A8">
        <w:rPr>
          <w:rFonts w:ascii="Century" w:hAnsi="Century" w:cs="Arial"/>
          <w:color w:val="000000"/>
        </w:rPr>
        <w:t xml:space="preserve">1000 hari pertama kehidupan </w:t>
      </w:r>
      <w:r>
        <w:rPr>
          <w:rFonts w:ascii="Century" w:hAnsi="Century" w:cs="Arial"/>
          <w:color w:val="000000"/>
        </w:rPr>
        <w:t xml:space="preserve">untuk mencegah pada 1000 hari pertama kehidupan. </w:t>
      </w:r>
      <w:r w:rsidR="0013008C">
        <w:rPr>
          <w:rFonts w:ascii="Century" w:hAnsi="Century" w:cs="Arial"/>
          <w:color w:val="000000"/>
        </w:rPr>
        <w:t xml:space="preserve">Untuk itu diperlukan peran kader  yang mempunyai pengetahuan yang baik tentang </w:t>
      </w:r>
      <w:r w:rsidR="00C754A8">
        <w:rPr>
          <w:rFonts w:ascii="Century" w:hAnsi="Century" w:cs="Arial"/>
          <w:color w:val="000000"/>
        </w:rPr>
        <w:t xml:space="preserve">1000 hari pertama kehidupan </w:t>
      </w:r>
      <w:r w:rsidR="0013008C">
        <w:rPr>
          <w:rFonts w:ascii="Century" w:hAnsi="Century" w:cs="Arial"/>
          <w:color w:val="000000"/>
        </w:rPr>
        <w:t xml:space="preserve">dan mempunyai ketrampilan dalam menggunakan instrument untuk memantau tumbuh kembang anak sehingga bisa melakukan pendampingan 1000 hari pertama kehidupan dimulai sejak seorang ibu memasuki kehamilan.  </w:t>
      </w:r>
    </w:p>
    <w:p w14:paraId="2F983247" w14:textId="10310312" w:rsidR="001B6B87" w:rsidRDefault="0013008C" w:rsidP="00800784">
      <w:pPr>
        <w:pStyle w:val="NormalWeb"/>
        <w:spacing w:before="0" w:beforeAutospacing="0" w:after="0" w:afterAutospacing="0"/>
        <w:ind w:right="-1"/>
        <w:jc w:val="both"/>
        <w:rPr>
          <w:rStyle w:val="shorttext"/>
          <w:rFonts w:ascii="Century" w:hAnsi="Century"/>
          <w:shd w:val="clear" w:color="auto" w:fill="FFFFFF"/>
          <w:lang w:val="en-US"/>
        </w:rPr>
      </w:pPr>
      <w:r>
        <w:rPr>
          <w:rFonts w:ascii="Century" w:hAnsi="Century" w:cs="Arial"/>
          <w:color w:val="000000"/>
        </w:rPr>
        <w:t>Penelitian sebelumnya juga menyatakan pencegahan stunting bisa dilakukan melalui pendekatan</w:t>
      </w:r>
      <w:r w:rsidR="004B7D92">
        <w:rPr>
          <w:rFonts w:ascii="Century" w:hAnsi="Century" w:cs="Arial"/>
          <w:color w:val="000000"/>
        </w:rPr>
        <w:t xml:space="preserve"> </w:t>
      </w:r>
      <w:r w:rsidR="004B7D92">
        <w:rPr>
          <w:rFonts w:ascii="Century" w:hAnsi="Century" w:cs="Arial"/>
          <w:color w:val="000000"/>
        </w:rPr>
        <w:fldChar w:fldCharType="begin" w:fldLock="1"/>
      </w:r>
      <w:r w:rsidR="004B7D92">
        <w:rPr>
          <w:rFonts w:ascii="Century" w:hAnsi="Century" w:cs="Arial"/>
          <w:color w:val="000000"/>
        </w:rPr>
        <w:instrText>ADDIN CSL_CITATION {"citationItems":[{"id":"ITEM-1","itemData":{"DOI":"10.1016/j.mgene.2021.100970","ISSN":"22145400","abstract":"Stunting defined as anthropometrically as height-for-age Z-score (HAZ) with less than 2 standard deviation (SD) has been observed more prevalent in children in developing countries that reflect the linear growth failure. It was estimated that the prevalence of stunting in Asian countries ranges from 30% - 69%. Stunting occurs due to the interplay of genetic and environmental factors. The susceptible genes involve in hormone signalling, paracrine factor, matric molecules, intercellular pathways and cellular processes of epiphyseal growth plate. Many genetic studies conducted among stunted children has elucidated the role of genes in affecting the attribute factors such as low birth weight, socio-economy, poor preventive health care and others. Whole genome sequencing revealed potential putative genes which involve in different pathways in related to retarded epiphyseal growth plate in various Asian countries such GHSR, GH1, GHRHR, STAT5B, IGF1, COMP and many more associated genes. The data emphasize that these potential genetic markers may provide better treatment in targeting the related pathophysiology in stunting development. In this current national implementation, genetic testing has not yet been permeated to the clinical practice for a standard evaluation since lack of genetic studies on stunting genes conducted in Asian countries, particularly Malaysia.","author":[{"dropping-particle":"","family":"Taib","given":"Wan Rohani Wan","non-dropping-particle":"","parse-names":false,"suffix":""},{"dropping-particle":"","family":"Ismail","given":"Imilia","non-dropping-particle":"","parse-names":false,"suffix":""}],"container-title":"Meta Gene","id":"ITEM-1","issue":"June","issued":{"date-parts":[["2021"]]},"page":"100970","publisher":"Elsevier B.V.","title":"Evidence of stunting genes in Asian countries: A review","type":"article-journal","volume":"30"},"uris":["http://www.mendeley.com/documents/?uuid=0466955e-c9db-416f-a426-7a55fac8af72"]}],"mendeley":{"formattedCitation":"(Taib &amp; Ismail, 2021)","plainTextFormattedCitation":"(Taib &amp; Ismail, 2021)","previouslyFormattedCitation":"(Taib &amp; Ismail, 2021)"},"properties":{"noteIndex":0},"schema":"https://github.com/citation-style-language/schema/raw/master/csl-citation.json"}</w:instrText>
      </w:r>
      <w:r w:rsidR="004B7D92">
        <w:rPr>
          <w:rFonts w:ascii="Century" w:hAnsi="Century" w:cs="Arial"/>
          <w:color w:val="000000"/>
        </w:rPr>
        <w:fldChar w:fldCharType="separate"/>
      </w:r>
      <w:r w:rsidR="004B7D92" w:rsidRPr="004B7D92">
        <w:rPr>
          <w:rFonts w:ascii="Century" w:hAnsi="Century" w:cs="Arial"/>
          <w:noProof/>
          <w:color w:val="000000"/>
        </w:rPr>
        <w:t>(Taib &amp; Ismail, 2021)</w:t>
      </w:r>
      <w:r w:rsidR="004B7D92">
        <w:rPr>
          <w:rFonts w:ascii="Century" w:hAnsi="Century" w:cs="Arial"/>
          <w:color w:val="000000"/>
        </w:rPr>
        <w:fldChar w:fldCharType="end"/>
      </w:r>
      <w:r>
        <w:rPr>
          <w:rFonts w:ascii="Century" w:hAnsi="Century" w:cs="Arial"/>
          <w:color w:val="000000"/>
        </w:rPr>
        <w:t xml:space="preserve">. Orang yang </w:t>
      </w:r>
      <w:r w:rsidR="00800784">
        <w:rPr>
          <w:rFonts w:ascii="Century" w:hAnsi="Century" w:cs="Arial"/>
          <w:color w:val="000000"/>
        </w:rPr>
        <w:t xml:space="preserve">mempunyai kedekatan akan mempermudah saat </w:t>
      </w:r>
      <w:r>
        <w:rPr>
          <w:rFonts w:ascii="Century" w:hAnsi="Century" w:cs="Arial"/>
          <w:color w:val="000000"/>
        </w:rPr>
        <w:t>berinteraksi sehingga akan lebih mudah dalam penerimaan informasi yang diberikan</w:t>
      </w:r>
      <w:r w:rsidR="004B7D92">
        <w:rPr>
          <w:rFonts w:ascii="Century" w:hAnsi="Century" w:cs="Arial"/>
          <w:color w:val="000000"/>
        </w:rPr>
        <w:t xml:space="preserve"> </w:t>
      </w:r>
      <w:r w:rsidR="004B7D92">
        <w:rPr>
          <w:rFonts w:ascii="Century" w:hAnsi="Century" w:cs="Arial"/>
          <w:color w:val="000000"/>
        </w:rPr>
        <w:fldChar w:fldCharType="begin" w:fldLock="1"/>
      </w:r>
      <w:r w:rsidR="00464FBB">
        <w:rPr>
          <w:rFonts w:ascii="Century" w:hAnsi="Century" w:cs="Arial"/>
          <w:color w:val="000000"/>
        </w:rPr>
        <w:instrText>ADDIN CSL_CITATION {"citationItems":[{"id":"ITEM-1","itemData":{"DOI":"10.1016/j.dsx.2021.102243","ISSN":"18780334","PMID":"34403951","abstract":"Background and aims: To compute reliable estimates of stunting, wasting and underweight along with their determinants in under 5 children from Developing Countries. Methods: Out of 190 studies on under-nutrition, accessed from PubMed and Google database, 24 studies meeting the selection criteria were considered for meta-analysis. Results: Overall estimate of prevalence of stunting, wasting and underweight were 43.4%, 17.8% and 35.5% respectively. Mother's education, BMI, height, wealth index, child birth-weight and sex were factors significantly associated with stunting, wasting and underweight. Conclusions: Prevalence of stunting, wasting and underweight in Developing Countries were quite high. To carry-out differentials of under-nutrition between countries and ways of its reduction, more such studies are required.","author":[{"dropping-particle":"","family":"Verma","given":"Pradyuman","non-dropping-particle":"","parse-names":false,"suffix":""},{"dropping-particle":"","family":"Prasad","given":"Jang Bahadur","non-dropping-particle":"","parse-names":false,"suffix":""}],"container-title":"Diabetes and Metabolic Syndrome: Clinical Research and Reviews","id":"ITEM-1","issue":"5","issued":{"date-parts":[["2021"]]},"page":"102243","publisher":"Elsevier Ltd","title":"Stunting, wasting and underweight as indicators of under-nutrition in under five children from developing Countries: A systematic review","type":"article-journal","volume":"15"},"uris":["http://www.mendeley.com/documents/?uuid=ac1a38db-ac6a-47f9-a487-e5b2bf838af9"]}],"mendeley":{"formattedCitation":"(Verma &amp; Prasad, 2021)","plainTextFormattedCitation":"(Verma &amp; Prasad, 2021)","previouslyFormattedCitation":"(Verma &amp; Prasad, 2021)"},"properties":{"noteIndex":0},"schema":"https://github.com/citation-style-language/schema/raw/master/csl-citation.json"}</w:instrText>
      </w:r>
      <w:r w:rsidR="004B7D92">
        <w:rPr>
          <w:rFonts w:ascii="Century" w:hAnsi="Century" w:cs="Arial"/>
          <w:color w:val="000000"/>
        </w:rPr>
        <w:fldChar w:fldCharType="separate"/>
      </w:r>
      <w:r w:rsidR="004B7D92" w:rsidRPr="004B7D92">
        <w:rPr>
          <w:rFonts w:ascii="Century" w:hAnsi="Century" w:cs="Arial"/>
          <w:noProof/>
          <w:color w:val="000000"/>
        </w:rPr>
        <w:t>(Verma &amp; Prasad, 2021)</w:t>
      </w:r>
      <w:r w:rsidR="004B7D92">
        <w:rPr>
          <w:rFonts w:ascii="Century" w:hAnsi="Century" w:cs="Arial"/>
          <w:color w:val="000000"/>
        </w:rPr>
        <w:fldChar w:fldCharType="end"/>
      </w:r>
      <w:r>
        <w:rPr>
          <w:rFonts w:ascii="Century" w:hAnsi="Century" w:cs="Arial"/>
          <w:color w:val="000000"/>
        </w:rPr>
        <w:t xml:space="preserve">. </w:t>
      </w:r>
      <w:r w:rsidR="00800784">
        <w:rPr>
          <w:rFonts w:ascii="Century" w:hAnsi="Century" w:cs="Arial"/>
          <w:color w:val="000000"/>
        </w:rPr>
        <w:t>Kader pendamping 1000 hari pertama kehidupan</w:t>
      </w:r>
      <w:r w:rsidR="001B6B87">
        <w:rPr>
          <w:rFonts w:ascii="Century" w:hAnsi="Century" w:cs="Arial"/>
          <w:color w:val="202124"/>
          <w:shd w:val="clear" w:color="auto" w:fill="FFFFFF"/>
        </w:rPr>
        <w:t xml:space="preserve"> </w:t>
      </w:r>
      <w:r w:rsidR="001B6B87" w:rsidRPr="001B6B87">
        <w:rPr>
          <w:rStyle w:val="shorttext"/>
          <w:rFonts w:ascii="Century" w:hAnsi="Century"/>
          <w:shd w:val="clear" w:color="auto" w:fill="FFFFFF"/>
          <w:lang w:val="en-US"/>
        </w:rPr>
        <w:t xml:space="preserve">untuk mencegah </w:t>
      </w:r>
      <w:r w:rsidR="00800784">
        <w:rPr>
          <w:rStyle w:val="shorttext"/>
          <w:rFonts w:ascii="Century" w:hAnsi="Century"/>
          <w:shd w:val="clear" w:color="auto" w:fill="FFFFFF"/>
          <w:lang w:val="en-US"/>
        </w:rPr>
        <w:t xml:space="preserve">stunting </w:t>
      </w:r>
      <w:r w:rsidR="001B6B87">
        <w:rPr>
          <w:rStyle w:val="shorttext"/>
          <w:rFonts w:ascii="Century" w:hAnsi="Century"/>
          <w:shd w:val="clear" w:color="auto" w:fill="FFFFFF"/>
          <w:lang w:val="en-US"/>
        </w:rPr>
        <w:t xml:space="preserve">melibatkan </w:t>
      </w:r>
      <w:r w:rsidR="00800784">
        <w:rPr>
          <w:rStyle w:val="shorttext"/>
          <w:rFonts w:ascii="Century" w:hAnsi="Century"/>
          <w:shd w:val="clear" w:color="auto" w:fill="FFFFFF"/>
          <w:lang w:val="en-US"/>
        </w:rPr>
        <w:t xml:space="preserve">10 ibu PKK dari desa Huntu Utara dan 10 ibu PKK Huntu Selatan yang  diberikan pengetahuan tentang </w:t>
      </w:r>
      <w:r w:rsidR="00C754A8">
        <w:rPr>
          <w:rStyle w:val="shorttext"/>
          <w:rFonts w:ascii="Century" w:hAnsi="Century"/>
          <w:shd w:val="clear" w:color="auto" w:fill="FFFFFF"/>
          <w:lang w:val="en-US"/>
        </w:rPr>
        <w:t xml:space="preserve">1000 hari pertama kehidupan </w:t>
      </w:r>
      <w:r w:rsidR="00800784">
        <w:rPr>
          <w:rStyle w:val="shorttext"/>
          <w:rFonts w:ascii="Century" w:hAnsi="Century"/>
          <w:shd w:val="clear" w:color="auto" w:fill="FFFFFF"/>
          <w:lang w:val="en-US"/>
        </w:rPr>
        <w:t xml:space="preserve">dan ketrampilan menggunakan instrument pendampingan </w:t>
      </w:r>
      <w:r w:rsidR="00C754A8">
        <w:rPr>
          <w:rStyle w:val="shorttext"/>
          <w:rFonts w:ascii="Century" w:hAnsi="Century"/>
          <w:shd w:val="clear" w:color="auto" w:fill="FFFFFF"/>
          <w:lang w:val="en-US"/>
        </w:rPr>
        <w:t xml:space="preserve">1000 hari pertama kehidupan </w:t>
      </w:r>
      <w:r w:rsidR="00800784">
        <w:rPr>
          <w:rStyle w:val="shorttext"/>
          <w:rFonts w:ascii="Century" w:hAnsi="Century"/>
          <w:shd w:val="clear" w:color="auto" w:fill="FFFFFF"/>
          <w:lang w:val="en-US"/>
        </w:rPr>
        <w:t>sehingga stunting dapat</w:t>
      </w:r>
      <w:r w:rsidR="004F019E">
        <w:rPr>
          <w:rStyle w:val="shorttext"/>
          <w:rFonts w:ascii="Century" w:hAnsi="Century"/>
          <w:shd w:val="clear" w:color="auto" w:fill="FFFFFF"/>
          <w:lang w:val="en-US"/>
        </w:rPr>
        <w:t xml:space="preserve"> dideteksi lebih dini.</w:t>
      </w:r>
    </w:p>
    <w:p w14:paraId="4D47BF23" w14:textId="77777777" w:rsidR="00784FA6" w:rsidRPr="00784FA6" w:rsidRDefault="00784FA6" w:rsidP="00784FA6">
      <w:pPr>
        <w:pStyle w:val="IEEEAuthorName"/>
        <w:rPr>
          <w:lang w:val="en-US" w:eastAsia="zh-CN"/>
        </w:rPr>
      </w:pPr>
    </w:p>
    <w:p w14:paraId="760811F1" w14:textId="17F8CAA8" w:rsidR="00784FA6" w:rsidRPr="00784FA6" w:rsidRDefault="00E70EE3" w:rsidP="00784FA6">
      <w:pPr>
        <w:pStyle w:val="IEEEHeading1"/>
        <w:numPr>
          <w:ilvl w:val="0"/>
          <w:numId w:val="11"/>
        </w:numPr>
        <w:spacing w:before="0" w:after="0" w:line="276" w:lineRule="auto"/>
        <w:jc w:val="left"/>
        <w:rPr>
          <w:rFonts w:ascii="Century" w:hAnsi="Century"/>
          <w:b/>
          <w:iCs/>
          <w:sz w:val="25"/>
          <w:szCs w:val="25"/>
          <w:lang w:val="en-US"/>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0C441AE9" w14:textId="179C780E" w:rsidR="00AE16A0" w:rsidRDefault="007D6BAA" w:rsidP="007D6BAA">
      <w:pPr>
        <w:pStyle w:val="IEEEParagraph"/>
        <w:spacing w:line="276" w:lineRule="auto"/>
        <w:ind w:firstLine="0"/>
        <w:rPr>
          <w:rFonts w:ascii="Century" w:hAnsi="Century" w:cs="Times"/>
          <w:color w:val="000000"/>
        </w:rPr>
      </w:pPr>
      <w:r>
        <w:rPr>
          <w:rFonts w:ascii="Century" w:hAnsi="Century"/>
          <w:lang w:val="fi-FI"/>
        </w:rPr>
        <w:t xml:space="preserve">Kegiatan </w:t>
      </w:r>
      <w:r w:rsidR="004F019E">
        <w:rPr>
          <w:rFonts w:ascii="Century" w:hAnsi="Century"/>
          <w:lang w:val="fi-FI"/>
        </w:rPr>
        <w:t xml:space="preserve">kader pendamping 1000 hari pertama kehidupan ini mengikutsertakan ibu PKK dari dua desa yaitu Desa Huntu Selatan dan Desa Huntu Utara Kecamatan Bulango Selatan Kabupaten Bone Bolango Provinsi Gorontalo dengan melibatkan pemerintah desa setempatcat. Kader yang dilantik dan bertugas untuk melakukan pendampingan pada 1000 hari pertama kehidupan ini berjumlah 20 orang yang terdiri dari 10 kader pendamping di Desa Huntu Utara dan 10 kader pendamping di Desa Huntu Selatan. </w:t>
      </w:r>
    </w:p>
    <w:p w14:paraId="19E20E11" w14:textId="77777777" w:rsidR="00AE16A0" w:rsidRDefault="00AE16A0" w:rsidP="007D6BAA">
      <w:pPr>
        <w:pStyle w:val="IEEEParagraph"/>
        <w:spacing w:line="276" w:lineRule="auto"/>
        <w:ind w:firstLine="0"/>
        <w:rPr>
          <w:rFonts w:ascii="Century" w:hAnsi="Century" w:cs="Times"/>
          <w:color w:val="000000"/>
        </w:rPr>
      </w:pPr>
    </w:p>
    <w:p w14:paraId="163C27B9" w14:textId="10425F53" w:rsidR="007D6BAA" w:rsidRDefault="00AE16A0" w:rsidP="00AE16A0">
      <w:pPr>
        <w:pStyle w:val="IEEEParagraph"/>
        <w:spacing w:line="276" w:lineRule="auto"/>
        <w:ind w:firstLine="0"/>
        <w:jc w:val="center"/>
        <w:rPr>
          <w:rFonts w:ascii="Century" w:hAnsi="Century" w:cs="Times"/>
          <w:color w:val="000000"/>
        </w:rPr>
      </w:pPr>
      <w:r>
        <w:rPr>
          <w:rFonts w:ascii="Century" w:hAnsi="Century" w:cs="Times"/>
          <w:color w:val="000000"/>
        </w:rPr>
        <w:t>Tabel 1. Metode Pelaksanaan Kegiatan</w:t>
      </w:r>
    </w:p>
    <w:tbl>
      <w:tblPr>
        <w:tblStyle w:val="TableGrid"/>
        <w:tblW w:w="8548" w:type="dxa"/>
        <w:tblLook w:val="04A0" w:firstRow="1" w:lastRow="0" w:firstColumn="1" w:lastColumn="0" w:noHBand="0" w:noVBand="1"/>
      </w:tblPr>
      <w:tblGrid>
        <w:gridCol w:w="562"/>
        <w:gridCol w:w="2410"/>
        <w:gridCol w:w="2599"/>
        <w:gridCol w:w="2977"/>
      </w:tblGrid>
      <w:tr w:rsidR="00AE16A0" w14:paraId="4757A7CE" w14:textId="77777777" w:rsidTr="00AE16A0">
        <w:tc>
          <w:tcPr>
            <w:tcW w:w="562" w:type="dxa"/>
          </w:tcPr>
          <w:p w14:paraId="4DE83445" w14:textId="7F5E3536" w:rsidR="00AE16A0" w:rsidRDefault="00AE16A0" w:rsidP="00AE16A0">
            <w:pPr>
              <w:pStyle w:val="IEEEParagraph"/>
              <w:spacing w:line="276" w:lineRule="auto"/>
              <w:ind w:firstLine="0"/>
              <w:jc w:val="center"/>
              <w:rPr>
                <w:rFonts w:ascii="Century" w:hAnsi="Century" w:cs="Times"/>
                <w:color w:val="000000"/>
              </w:rPr>
            </w:pPr>
            <w:r>
              <w:rPr>
                <w:rFonts w:ascii="Century" w:hAnsi="Century" w:cs="Times"/>
                <w:color w:val="000000"/>
              </w:rPr>
              <w:t>No</w:t>
            </w:r>
          </w:p>
        </w:tc>
        <w:tc>
          <w:tcPr>
            <w:tcW w:w="2410" w:type="dxa"/>
          </w:tcPr>
          <w:p w14:paraId="00AB98C3" w14:textId="538C716D" w:rsidR="00AE16A0" w:rsidRDefault="00AE16A0" w:rsidP="00AE16A0">
            <w:pPr>
              <w:pStyle w:val="IEEEParagraph"/>
              <w:spacing w:line="276" w:lineRule="auto"/>
              <w:ind w:firstLine="0"/>
              <w:jc w:val="center"/>
              <w:rPr>
                <w:rFonts w:ascii="Century" w:hAnsi="Century" w:cs="Times"/>
                <w:color w:val="000000"/>
              </w:rPr>
            </w:pPr>
            <w:r>
              <w:rPr>
                <w:rFonts w:ascii="Century" w:hAnsi="Century" w:cs="Times"/>
                <w:color w:val="000000"/>
              </w:rPr>
              <w:t>Persiapan</w:t>
            </w:r>
          </w:p>
        </w:tc>
        <w:tc>
          <w:tcPr>
            <w:tcW w:w="2599" w:type="dxa"/>
          </w:tcPr>
          <w:p w14:paraId="52101A20" w14:textId="23F456CB" w:rsidR="00AE16A0" w:rsidRDefault="00AE16A0" w:rsidP="00AE16A0">
            <w:pPr>
              <w:pStyle w:val="IEEEParagraph"/>
              <w:spacing w:line="276" w:lineRule="auto"/>
              <w:ind w:firstLine="0"/>
              <w:jc w:val="center"/>
              <w:rPr>
                <w:rFonts w:ascii="Century" w:hAnsi="Century" w:cs="Times"/>
                <w:color w:val="000000"/>
              </w:rPr>
            </w:pPr>
            <w:r>
              <w:rPr>
                <w:rFonts w:ascii="Century" w:hAnsi="Century" w:cs="Times"/>
                <w:color w:val="000000"/>
              </w:rPr>
              <w:t>Pelaksanaan</w:t>
            </w:r>
          </w:p>
        </w:tc>
        <w:tc>
          <w:tcPr>
            <w:tcW w:w="2977" w:type="dxa"/>
          </w:tcPr>
          <w:p w14:paraId="4EC71AB0" w14:textId="03AB98C2" w:rsidR="00AE16A0" w:rsidRDefault="00AE16A0" w:rsidP="00AE16A0">
            <w:pPr>
              <w:pStyle w:val="IEEEParagraph"/>
              <w:spacing w:line="276" w:lineRule="auto"/>
              <w:ind w:left="281" w:hanging="281"/>
              <w:jc w:val="center"/>
              <w:rPr>
                <w:rFonts w:ascii="Century" w:hAnsi="Century" w:cs="Times"/>
                <w:color w:val="000000"/>
              </w:rPr>
            </w:pPr>
            <w:r>
              <w:rPr>
                <w:rFonts w:ascii="Century" w:hAnsi="Century" w:cs="Times"/>
                <w:color w:val="000000"/>
              </w:rPr>
              <w:t>Evaluasi</w:t>
            </w:r>
          </w:p>
        </w:tc>
      </w:tr>
      <w:tr w:rsidR="00AE16A0" w14:paraId="4A18069B" w14:textId="77777777" w:rsidTr="00F02959">
        <w:tc>
          <w:tcPr>
            <w:tcW w:w="562" w:type="dxa"/>
            <w:vAlign w:val="center"/>
          </w:tcPr>
          <w:p w14:paraId="495F9ABB" w14:textId="5C2C548C"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1</w:t>
            </w:r>
          </w:p>
        </w:tc>
        <w:tc>
          <w:tcPr>
            <w:tcW w:w="2410" w:type="dxa"/>
          </w:tcPr>
          <w:p w14:paraId="08CD69D3" w14:textId="58E472AE"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Observasi masalah yang ada pada daerah lokasi fokus stunting</w:t>
            </w:r>
          </w:p>
        </w:tc>
        <w:tc>
          <w:tcPr>
            <w:tcW w:w="2599" w:type="dxa"/>
          </w:tcPr>
          <w:p w14:paraId="4B616AEA" w14:textId="53A998F2"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Sambutan dan arahan dari kepala desa setempat</w:t>
            </w:r>
          </w:p>
        </w:tc>
        <w:tc>
          <w:tcPr>
            <w:tcW w:w="2977" w:type="dxa"/>
          </w:tcPr>
          <w:p w14:paraId="734F73BD" w14:textId="0ED7EF76"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onitoring pendampingan pada ibu hamil yang dilakukan oleh kader</w:t>
            </w:r>
          </w:p>
        </w:tc>
      </w:tr>
      <w:tr w:rsidR="00AE16A0" w14:paraId="11A9C1B3" w14:textId="77777777" w:rsidTr="00F02959">
        <w:tc>
          <w:tcPr>
            <w:tcW w:w="562" w:type="dxa"/>
            <w:vAlign w:val="center"/>
          </w:tcPr>
          <w:p w14:paraId="1EC302EB" w14:textId="2BB4697C"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2</w:t>
            </w:r>
          </w:p>
        </w:tc>
        <w:tc>
          <w:tcPr>
            <w:tcW w:w="2410" w:type="dxa"/>
          </w:tcPr>
          <w:p w14:paraId="16C24659" w14:textId="69C2D48F"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enentukan lokasi kegiatan</w:t>
            </w:r>
          </w:p>
        </w:tc>
        <w:tc>
          <w:tcPr>
            <w:tcW w:w="2599" w:type="dxa"/>
          </w:tcPr>
          <w:p w14:paraId="3611763C" w14:textId="4D3FCAE5" w:rsidR="00AE16A0" w:rsidRDefault="00AE16A0" w:rsidP="007D6BAA">
            <w:pPr>
              <w:pStyle w:val="IEEEParagraph"/>
              <w:spacing w:line="276" w:lineRule="auto"/>
              <w:ind w:firstLine="0"/>
              <w:rPr>
                <w:rFonts w:ascii="Century" w:hAnsi="Century" w:cs="Times"/>
                <w:color w:val="000000"/>
              </w:rPr>
            </w:pPr>
            <w:r>
              <w:rPr>
                <w:rFonts w:ascii="Century" w:hAnsi="Century" w:cs="Times"/>
                <w:color w:val="000000"/>
              </w:rPr>
              <w:t>Peng</w:t>
            </w:r>
            <w:r w:rsidR="004F019E">
              <w:rPr>
                <w:rFonts w:ascii="Century" w:hAnsi="Century" w:cs="Times"/>
                <w:color w:val="000000"/>
              </w:rPr>
              <w:t xml:space="preserve">isian kuesioner kader tentang </w:t>
            </w:r>
            <w:r w:rsidR="00C754A8">
              <w:rPr>
                <w:rFonts w:ascii="Century" w:hAnsi="Century" w:cs="Times"/>
                <w:color w:val="000000"/>
              </w:rPr>
              <w:t>1</w:t>
            </w:r>
            <w:r w:rsidR="00C754A8">
              <w:rPr>
                <w:rFonts w:cs="Times"/>
                <w:color w:val="000000"/>
              </w:rPr>
              <w:t>000 hari pertama kehidupan</w:t>
            </w:r>
            <w:r w:rsidR="004F019E">
              <w:rPr>
                <w:rFonts w:ascii="Century" w:hAnsi="Century" w:cs="Times"/>
                <w:color w:val="000000"/>
              </w:rPr>
              <w:t xml:space="preserve"> sebelum pemberian materi</w:t>
            </w:r>
          </w:p>
        </w:tc>
        <w:tc>
          <w:tcPr>
            <w:tcW w:w="2977" w:type="dxa"/>
          </w:tcPr>
          <w:p w14:paraId="56F1B496" w14:textId="18833DFD"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onitoring pendampingan pada balita 0-3 bulan yang dilakukan oleh kader</w:t>
            </w:r>
          </w:p>
        </w:tc>
      </w:tr>
      <w:tr w:rsidR="00AE16A0" w14:paraId="3EB72838" w14:textId="77777777" w:rsidTr="00F02959">
        <w:tc>
          <w:tcPr>
            <w:tcW w:w="562" w:type="dxa"/>
            <w:vAlign w:val="center"/>
          </w:tcPr>
          <w:p w14:paraId="36FBDE17" w14:textId="433F7FBB"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3</w:t>
            </w:r>
          </w:p>
        </w:tc>
        <w:tc>
          <w:tcPr>
            <w:tcW w:w="2410" w:type="dxa"/>
          </w:tcPr>
          <w:p w14:paraId="3878B663" w14:textId="04C262AB"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enawarkan solusi untuk mengatasi permasalahan mitra</w:t>
            </w:r>
          </w:p>
        </w:tc>
        <w:tc>
          <w:tcPr>
            <w:tcW w:w="2599" w:type="dxa"/>
          </w:tcPr>
          <w:p w14:paraId="09F9BCF3" w14:textId="114D7F9C"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 xml:space="preserve">Penyampaian materi tentang </w:t>
            </w:r>
            <w:r w:rsidR="00C754A8">
              <w:rPr>
                <w:rFonts w:ascii="Century" w:hAnsi="Century" w:cs="Times"/>
                <w:color w:val="000000"/>
              </w:rPr>
              <w:t>1000 hari pertama kehidupan</w:t>
            </w:r>
          </w:p>
        </w:tc>
        <w:tc>
          <w:tcPr>
            <w:tcW w:w="2977" w:type="dxa"/>
          </w:tcPr>
          <w:p w14:paraId="4CD2669B" w14:textId="73653D3B"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onitoring pendampingan pada balita 4-6 bulan yang dilakukan oleh kader</w:t>
            </w:r>
          </w:p>
        </w:tc>
      </w:tr>
      <w:tr w:rsidR="00AE16A0" w14:paraId="03389E9D" w14:textId="77777777" w:rsidTr="00F02959">
        <w:tc>
          <w:tcPr>
            <w:tcW w:w="562" w:type="dxa"/>
            <w:vAlign w:val="center"/>
          </w:tcPr>
          <w:p w14:paraId="1A120F4E" w14:textId="7613FFEC"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4</w:t>
            </w:r>
          </w:p>
        </w:tc>
        <w:tc>
          <w:tcPr>
            <w:tcW w:w="2410" w:type="dxa"/>
          </w:tcPr>
          <w:p w14:paraId="138EB301" w14:textId="0828B9B8"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Berkoordinasi dengan pemerintah desa setempat untuk pelaksanaan kegiatan</w:t>
            </w:r>
          </w:p>
        </w:tc>
        <w:tc>
          <w:tcPr>
            <w:tcW w:w="2599" w:type="dxa"/>
          </w:tcPr>
          <w:p w14:paraId="6475EBDA" w14:textId="36BF4832"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 xml:space="preserve">Pengisian kuesioner kader pendamping tentang </w:t>
            </w:r>
            <w:r w:rsidR="00C754A8">
              <w:rPr>
                <w:rFonts w:ascii="Century" w:hAnsi="Century" w:cs="Times"/>
                <w:color w:val="000000"/>
              </w:rPr>
              <w:t xml:space="preserve">1000 hari pertama kehidupan </w:t>
            </w:r>
            <w:r>
              <w:rPr>
                <w:rFonts w:ascii="Century" w:hAnsi="Century" w:cs="Times"/>
                <w:color w:val="000000"/>
              </w:rPr>
              <w:t>setelah pemberian materi</w:t>
            </w:r>
          </w:p>
        </w:tc>
        <w:tc>
          <w:tcPr>
            <w:tcW w:w="2977" w:type="dxa"/>
          </w:tcPr>
          <w:p w14:paraId="1AE5F6C5" w14:textId="0CD5C26C"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Monitoring pendampingan pada balita 6-12 bulan yang dilakukan oleh kader</w:t>
            </w:r>
          </w:p>
        </w:tc>
      </w:tr>
      <w:tr w:rsidR="00AE16A0" w14:paraId="16147C3F" w14:textId="77777777" w:rsidTr="00F02959">
        <w:tc>
          <w:tcPr>
            <w:tcW w:w="562" w:type="dxa"/>
            <w:vAlign w:val="center"/>
          </w:tcPr>
          <w:p w14:paraId="14B204EC" w14:textId="784DFC83"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5</w:t>
            </w:r>
          </w:p>
        </w:tc>
        <w:tc>
          <w:tcPr>
            <w:tcW w:w="2410" w:type="dxa"/>
          </w:tcPr>
          <w:p w14:paraId="2E29A59C" w14:textId="3D542551" w:rsidR="00AE16A0" w:rsidRDefault="00AE16A0" w:rsidP="007D6BAA">
            <w:pPr>
              <w:pStyle w:val="IEEEParagraph"/>
              <w:spacing w:line="276" w:lineRule="auto"/>
              <w:ind w:firstLine="0"/>
              <w:rPr>
                <w:rFonts w:ascii="Century" w:hAnsi="Century" w:cs="Times"/>
                <w:color w:val="000000"/>
              </w:rPr>
            </w:pPr>
            <w:r>
              <w:rPr>
                <w:rFonts w:ascii="Century" w:hAnsi="Century" w:cs="Times"/>
                <w:color w:val="000000"/>
              </w:rPr>
              <w:t xml:space="preserve">Pembuatan buku </w:t>
            </w:r>
            <w:r w:rsidR="004F019E">
              <w:rPr>
                <w:rFonts w:ascii="Century" w:hAnsi="Century" w:cs="Times"/>
                <w:color w:val="000000"/>
              </w:rPr>
              <w:t>pendamping 1000 hari pertama kehidupan</w:t>
            </w:r>
          </w:p>
        </w:tc>
        <w:tc>
          <w:tcPr>
            <w:tcW w:w="2599" w:type="dxa"/>
          </w:tcPr>
          <w:p w14:paraId="0EC30A79" w14:textId="0B39265F"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Penyampaian materi tentang instumen pendampingan 1000 hari pertama kehidupan</w:t>
            </w:r>
          </w:p>
        </w:tc>
        <w:tc>
          <w:tcPr>
            <w:tcW w:w="2977" w:type="dxa"/>
          </w:tcPr>
          <w:p w14:paraId="6B75824C" w14:textId="23794FEF"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Evaluasi hasil pendampingan yang dilakukan oleh kader</w:t>
            </w:r>
          </w:p>
        </w:tc>
      </w:tr>
      <w:tr w:rsidR="00AE16A0" w14:paraId="60C140A0" w14:textId="77777777" w:rsidTr="00F02959">
        <w:tc>
          <w:tcPr>
            <w:tcW w:w="562" w:type="dxa"/>
            <w:vAlign w:val="center"/>
          </w:tcPr>
          <w:p w14:paraId="6D1DF7EA" w14:textId="70D92FE9" w:rsidR="00AE16A0" w:rsidRDefault="00AE16A0" w:rsidP="00F02959">
            <w:pPr>
              <w:pStyle w:val="IEEEParagraph"/>
              <w:spacing w:line="276" w:lineRule="auto"/>
              <w:ind w:firstLine="0"/>
              <w:jc w:val="center"/>
              <w:rPr>
                <w:rFonts w:ascii="Century" w:hAnsi="Century" w:cs="Times"/>
                <w:color w:val="000000"/>
              </w:rPr>
            </w:pPr>
            <w:r>
              <w:rPr>
                <w:rFonts w:ascii="Century" w:hAnsi="Century" w:cs="Times"/>
                <w:color w:val="000000"/>
              </w:rPr>
              <w:t>6</w:t>
            </w:r>
          </w:p>
        </w:tc>
        <w:tc>
          <w:tcPr>
            <w:tcW w:w="2410" w:type="dxa"/>
          </w:tcPr>
          <w:p w14:paraId="31BCADF1" w14:textId="66E8CCFE" w:rsidR="00AE16A0" w:rsidRDefault="00AE16A0" w:rsidP="007D6BAA">
            <w:pPr>
              <w:pStyle w:val="IEEEParagraph"/>
              <w:spacing w:line="276" w:lineRule="auto"/>
              <w:ind w:firstLine="0"/>
              <w:rPr>
                <w:rFonts w:ascii="Century" w:hAnsi="Century" w:cs="Times"/>
                <w:color w:val="000000"/>
              </w:rPr>
            </w:pPr>
            <w:r>
              <w:rPr>
                <w:rFonts w:ascii="Century" w:hAnsi="Century" w:cs="Times"/>
                <w:color w:val="000000"/>
              </w:rPr>
              <w:t xml:space="preserve">Pembuatan </w:t>
            </w:r>
            <w:r w:rsidR="004F019E">
              <w:rPr>
                <w:rFonts w:ascii="Century" w:hAnsi="Century" w:cs="Times"/>
                <w:color w:val="000000"/>
              </w:rPr>
              <w:t>instrument pendampingan 1000 hari pertama kehidupan</w:t>
            </w:r>
          </w:p>
        </w:tc>
        <w:tc>
          <w:tcPr>
            <w:tcW w:w="2599" w:type="dxa"/>
          </w:tcPr>
          <w:p w14:paraId="2E69B99D" w14:textId="53383FC7"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Praktik pengisian instumen pendampingan 1000 hari pertama kehidupan</w:t>
            </w:r>
          </w:p>
        </w:tc>
        <w:tc>
          <w:tcPr>
            <w:tcW w:w="2977" w:type="dxa"/>
          </w:tcPr>
          <w:p w14:paraId="29028551" w14:textId="7CA07F06" w:rsidR="00AE16A0" w:rsidRDefault="004F019E" w:rsidP="007D6BAA">
            <w:pPr>
              <w:pStyle w:val="IEEEParagraph"/>
              <w:spacing w:line="276" w:lineRule="auto"/>
              <w:ind w:firstLine="0"/>
              <w:rPr>
                <w:rFonts w:ascii="Century" w:hAnsi="Century" w:cs="Times"/>
                <w:color w:val="000000"/>
              </w:rPr>
            </w:pPr>
            <w:r>
              <w:rPr>
                <w:rFonts w:ascii="Century" w:hAnsi="Century" w:cs="Times"/>
                <w:color w:val="000000"/>
              </w:rPr>
              <w:t>Laporan hasil pendampingan yang telah dilakukan pada pemerintah desa setempat</w:t>
            </w:r>
            <w:r w:rsidR="00AE16A0">
              <w:rPr>
                <w:rFonts w:ascii="Century" w:hAnsi="Century" w:cs="Times"/>
                <w:color w:val="000000"/>
              </w:rPr>
              <w:t xml:space="preserve"> </w:t>
            </w:r>
          </w:p>
        </w:tc>
      </w:tr>
    </w:tbl>
    <w:p w14:paraId="15495E23" w14:textId="77777777" w:rsidR="00AE16A0" w:rsidRDefault="00AE16A0" w:rsidP="007D6BAA">
      <w:pPr>
        <w:pStyle w:val="IEEEParagraph"/>
        <w:spacing w:line="276" w:lineRule="auto"/>
        <w:ind w:firstLine="0"/>
        <w:rPr>
          <w:rFonts w:ascii="Century" w:hAnsi="Century" w:cs="Times"/>
          <w:color w:val="000000"/>
        </w:rPr>
      </w:pPr>
    </w:p>
    <w:p w14:paraId="048CA4FB" w14:textId="77777777" w:rsidR="00F02959" w:rsidRDefault="00C76C1D" w:rsidP="00042E23">
      <w:pPr>
        <w:pStyle w:val="IEEEParagraph"/>
        <w:spacing w:line="276" w:lineRule="auto"/>
        <w:ind w:firstLine="0"/>
        <w:rPr>
          <w:rFonts w:ascii="Century" w:hAnsi="Century"/>
          <w:lang w:val="fi-FI"/>
        </w:rPr>
      </w:pPr>
      <w:r>
        <w:rPr>
          <w:rFonts w:ascii="Century" w:hAnsi="Century"/>
          <w:lang w:val="fi-FI"/>
        </w:rPr>
        <w:t xml:space="preserve">Persiapan pengabdian kepada masyarakat diawali dengan melakukan observasi </w:t>
      </w:r>
      <w:r>
        <w:rPr>
          <w:rFonts w:ascii="Century" w:hAnsi="Century" w:cs="Times"/>
          <w:color w:val="000000"/>
        </w:rPr>
        <w:t>masalah yang ada pada daerah lokasi fokus stunting kemudian men</w:t>
      </w:r>
      <w:r w:rsidR="00F02959">
        <w:rPr>
          <w:rFonts w:ascii="Century" w:hAnsi="Century" w:cs="Times"/>
          <w:color w:val="000000"/>
        </w:rPr>
        <w:t>awarkan solusi untuk mengatasi permasalahan mitra</w:t>
      </w:r>
      <w:r>
        <w:rPr>
          <w:rFonts w:ascii="Century" w:hAnsi="Century" w:cs="Times"/>
          <w:color w:val="000000"/>
        </w:rPr>
        <w:t xml:space="preserve"> lokasi </w:t>
      </w:r>
      <w:r w:rsidR="00F02959">
        <w:rPr>
          <w:rFonts w:ascii="Century" w:hAnsi="Century" w:cs="Times"/>
          <w:color w:val="000000"/>
        </w:rPr>
        <w:t xml:space="preserve">dan berkoordinasi dengan pemerintah setempat untuk </w:t>
      </w:r>
      <w:r>
        <w:rPr>
          <w:rFonts w:ascii="Century" w:hAnsi="Century" w:cs="Times"/>
          <w:color w:val="000000"/>
        </w:rPr>
        <w:t>pelaksanaan kegiatan</w:t>
      </w:r>
      <w:r>
        <w:rPr>
          <w:rFonts w:ascii="Century" w:hAnsi="Century"/>
          <w:lang w:val="fi-FI"/>
        </w:rPr>
        <w:t>.</w:t>
      </w:r>
    </w:p>
    <w:p w14:paraId="136A6C92" w14:textId="263A832C" w:rsidR="00F02959" w:rsidRDefault="00F02959" w:rsidP="00042E23">
      <w:pPr>
        <w:pStyle w:val="IEEEParagraph"/>
        <w:spacing w:line="276" w:lineRule="auto"/>
        <w:ind w:firstLine="0"/>
        <w:rPr>
          <w:rFonts w:ascii="Century" w:hAnsi="Century"/>
          <w:lang w:val="fi-FI"/>
        </w:rPr>
      </w:pPr>
      <w:r>
        <w:rPr>
          <w:rFonts w:ascii="Century" w:hAnsi="Century"/>
          <w:lang w:val="fi-FI"/>
        </w:rPr>
        <w:t>Setelah itu tim berdiskusi untuk menyusun buku yang akan digunakan kader untuk pendampingan 1000 hari pertama kehidupan kemudian mendaftarkan buku tersebut ke penerbit untuk didaftarkan ISBN ke perpustakaan nasional dan dicetak sejumlah kader yang akan melakukan pendampingan 1000 hari pertama kehidupan. Dalam buku yang disusun juga berisi instrumen untuk memantau pertumbuhan dan perkembangan. Selain itu penulis juga menyusun kuesioner untuk mengetahui pengetahuan kader tentang</w:t>
      </w:r>
      <w:r w:rsidR="00C754A8">
        <w:rPr>
          <w:rFonts w:ascii="Century" w:hAnsi="Century"/>
          <w:lang w:val="fi-FI"/>
        </w:rPr>
        <w:t xml:space="preserve"> 1000 hari pertama kehidupan</w:t>
      </w:r>
      <w:r>
        <w:rPr>
          <w:rFonts w:ascii="Century" w:hAnsi="Century"/>
          <w:lang w:val="fi-FI"/>
        </w:rPr>
        <w:t xml:space="preserve">. Untuk mengetahui penilaian terhadap sasaran juga digunakan lembar observasi. </w:t>
      </w:r>
    </w:p>
    <w:p w14:paraId="4585AAD1" w14:textId="517CCD7F" w:rsidR="00110F56" w:rsidRDefault="00F02959" w:rsidP="00042E23">
      <w:pPr>
        <w:pStyle w:val="IEEEParagraph"/>
        <w:spacing w:line="276" w:lineRule="auto"/>
        <w:ind w:firstLine="0"/>
        <w:rPr>
          <w:rFonts w:ascii="Century" w:hAnsi="Century"/>
          <w:lang w:val="fi-FI"/>
        </w:rPr>
      </w:pPr>
      <w:r>
        <w:rPr>
          <w:rFonts w:ascii="Century" w:hAnsi="Century"/>
          <w:lang w:val="fi-FI"/>
        </w:rPr>
        <w:t xml:space="preserve">Pelaksanaan kegiatan  dimulai dengan berkoordinasi dengan pemerintah desa setempat untuk menentukan waktu dan tempat menyampaikan sosialisasi dan pelatihan terhadap kader yang akan melakukan pendampingan 1000 hari pertama. Setelah waktu dan tempat disepakati kemudian tim mengirimkan undangan kepada kepala Puskesmas, kepala desa dan kader yang akan melakukan pendampingan 1000 hari pertama kehidupan. Dalam surat undangan juga disampaikan untuk menggunakan masker. </w:t>
      </w:r>
    </w:p>
    <w:p w14:paraId="5F46D7D6" w14:textId="71192CD4" w:rsidR="00110F56" w:rsidRDefault="00F02959" w:rsidP="00110F56">
      <w:pPr>
        <w:pStyle w:val="IEEEParagraph"/>
        <w:spacing w:line="276" w:lineRule="auto"/>
        <w:ind w:firstLine="0"/>
        <w:rPr>
          <w:rFonts w:ascii="Century" w:hAnsi="Century"/>
          <w:lang w:val="fi-FI"/>
        </w:rPr>
      </w:pPr>
      <w:r>
        <w:rPr>
          <w:rFonts w:ascii="Century" w:hAnsi="Century"/>
          <w:lang w:val="fi-FI"/>
        </w:rPr>
        <w:t>Saat p</w:t>
      </w:r>
      <w:r w:rsidR="00042E23">
        <w:rPr>
          <w:rFonts w:ascii="Century" w:hAnsi="Century"/>
          <w:lang w:val="fi-FI"/>
        </w:rPr>
        <w:t>elaksanaan</w:t>
      </w:r>
      <w:r>
        <w:rPr>
          <w:rFonts w:ascii="Century" w:hAnsi="Century"/>
          <w:lang w:val="fi-FI"/>
        </w:rPr>
        <w:t xml:space="preserve"> kursi diatur dengan menjaga jarak. Pelaksanaan dilakukan di kan Desa Huntu Selatan. Sosialiasi dan pelatihan diikuti oleh 10 kader dari Desa Huntu Utara dan 10 kader dari Desa Huntu Selatan. Sambutan dari kepala desa Huntu Selatan meng</w:t>
      </w:r>
      <w:r w:rsidR="00110F56">
        <w:rPr>
          <w:rFonts w:ascii="Century" w:hAnsi="Century"/>
          <w:lang w:val="fi-FI"/>
        </w:rPr>
        <w:t>awal</w:t>
      </w:r>
      <w:r>
        <w:rPr>
          <w:rFonts w:ascii="Century" w:hAnsi="Century"/>
          <w:lang w:val="fi-FI"/>
        </w:rPr>
        <w:t>i sekaligus membuka kegiatan sosialisasi dan pelatihan kader pendamping 1000 hari pertama kehidupan. Setelah itu dibagikan kuesioner untuk mengetahui pengetahuan kader tentang pendampingan pada 1000 hari pertama kehidupan sebelum dilakukan sosialisasi dan dilakukan pelatihan. Kemudian dilakukan sosialisasi materi</w:t>
      </w:r>
      <w:r w:rsidR="00110F56">
        <w:rPr>
          <w:rFonts w:ascii="Century" w:hAnsi="Century"/>
          <w:lang w:val="fi-FI"/>
        </w:rPr>
        <w:t xml:space="preserve"> </w:t>
      </w:r>
      <w:r>
        <w:rPr>
          <w:rFonts w:ascii="Century" w:hAnsi="Century"/>
          <w:lang w:val="fi-FI"/>
        </w:rPr>
        <w:t xml:space="preserve">tentang pendampingan pada 1000 hari pertama dan pelatihan penggunaan instrumen untuk memantau pertumbuhan dan perkembangan. Kuesioner untuk mengetahui pengetahuan dan ketrampilan kader dibagikan setelah mengikuti sosialisasi dan pelatihan. Kader yang telah mempunyai pengetahuan dan ketrampilan untuk melakukan pendampingan pada 1000 hari pertama kehidupan kemudian dilantik oleh kepala Puskesmas Kecamatan Bulango Selatan dengan melakukan penyematan pin dan disahkan dalam surat keputusan yang ditandatangani oleh kepala desa setempat. Kader yang akan melakukan pendampingan juga dibekali dengan buku untuk melakukan pendampingan 1000 hari pertama kehidupan yang disusun oleh tim. </w:t>
      </w:r>
    </w:p>
    <w:p w14:paraId="6FE392A6" w14:textId="1717FB74" w:rsidR="0027145F" w:rsidRDefault="00F02959" w:rsidP="00110F56">
      <w:pPr>
        <w:pStyle w:val="IEEEParagraph"/>
        <w:spacing w:line="276" w:lineRule="auto"/>
        <w:ind w:firstLine="0"/>
        <w:rPr>
          <w:rFonts w:ascii="Century" w:hAnsi="Century"/>
          <w:lang w:val="fi-FI"/>
        </w:rPr>
      </w:pPr>
      <w:r>
        <w:rPr>
          <w:rFonts w:ascii="Century" w:hAnsi="Century"/>
          <w:lang w:val="fi-FI"/>
        </w:rPr>
        <w:t xml:space="preserve">Monitoring pendampingan 1000 hari pertama kehidupan dilakukan sebulan sekali dengan memantau instrumen yang sudah diisi oleh kader. Instrumen yang digunakan untuk memantau pengetahuan </w:t>
      </w:r>
      <w:r w:rsidR="00C754A8">
        <w:rPr>
          <w:rFonts w:ascii="Century" w:hAnsi="Century"/>
          <w:lang w:val="fi-FI"/>
        </w:rPr>
        <w:t xml:space="preserve">1000 hari pertama kehidupan </w:t>
      </w:r>
      <w:r>
        <w:rPr>
          <w:rFonts w:ascii="Century" w:hAnsi="Century"/>
          <w:lang w:val="fi-FI"/>
        </w:rPr>
        <w:t xml:space="preserve">orang tua terhadap bayinya meliputi pemberian ASI eksklusif, imunisasi, pertumbuhan dan perkembangan anaknya. Apabila satu dari faktor pemberian ASI eksklusif, imunisasi, pertumbuhan dan perkembangan tidak sesuai maka dapat disimpulkan </w:t>
      </w:r>
      <w:r w:rsidR="00C754A8">
        <w:rPr>
          <w:rFonts w:ascii="Century" w:hAnsi="Century"/>
          <w:lang w:val="fi-FI"/>
        </w:rPr>
        <w:t xml:space="preserve">kesalahan dalam pendampingan 1000 hari pertama kehidupan </w:t>
      </w:r>
      <w:r>
        <w:rPr>
          <w:rFonts w:ascii="Century" w:hAnsi="Century"/>
          <w:lang w:val="fi-FI"/>
        </w:rPr>
        <w:t xml:space="preserve">yang dilakukan orang tua akan dapat menyebabkan stunting pada anaknya sehingga akan disampaikan kepada pemerintah desa untuk dilakukan kunjungan rumah. Kegiatan ini dianggap berhasil jika selama pelaksanaan ada peningkatan pengetahuan ibu tentang </w:t>
      </w:r>
      <w:r w:rsidR="00C754A8">
        <w:rPr>
          <w:rFonts w:ascii="Century" w:hAnsi="Century"/>
          <w:lang w:val="fi-FI"/>
        </w:rPr>
        <w:t xml:space="preserve">1000 hari pertama kehidupan </w:t>
      </w:r>
      <w:r>
        <w:rPr>
          <w:rFonts w:ascii="Century" w:hAnsi="Century"/>
          <w:lang w:val="fi-FI"/>
        </w:rPr>
        <w:t xml:space="preserve">dan tidak ditemukan bayi stunting selama kegiatan dilakukan. </w:t>
      </w:r>
    </w:p>
    <w:p w14:paraId="5E17E79A" w14:textId="77777777" w:rsidR="0027145F" w:rsidRDefault="0027145F" w:rsidP="00110F56">
      <w:pPr>
        <w:pStyle w:val="IEEEParagraph"/>
        <w:spacing w:line="276" w:lineRule="auto"/>
        <w:ind w:firstLine="0"/>
        <w:rPr>
          <w:rFonts w:ascii="Century" w:hAnsi="Century"/>
          <w:lang w:val="fi-FI"/>
        </w:rPr>
      </w:pPr>
    </w:p>
    <w:p w14:paraId="04943BC3" w14:textId="764945B2"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5FD72DFE" w14:textId="4E35BF21" w:rsidR="00DA3F1A" w:rsidRDefault="00DA3F1A" w:rsidP="005E6440">
      <w:pPr>
        <w:pStyle w:val="IEEEParagraph"/>
        <w:ind w:firstLine="0"/>
        <w:rPr>
          <w:rFonts w:ascii="Century" w:hAnsi="Century"/>
          <w:lang w:val="en-US"/>
        </w:rPr>
      </w:pPr>
      <w:r>
        <w:rPr>
          <w:rFonts w:ascii="Century" w:hAnsi="Century"/>
          <w:lang w:val="en-US"/>
        </w:rPr>
        <w:t>Tim melakukan observasi ke daerah yang telah ditetapkan menjadi lokasi fokus stunting untuk mencari penyebab terjadinya stunting. Setelah ditelusuri ternyata penyebab stunting dibeberapa daerah lokasi fokus stunting karena kurangnya pengetahuan orang tua tentang</w:t>
      </w:r>
      <w:r w:rsidR="00C754A8">
        <w:rPr>
          <w:rFonts w:ascii="Century" w:hAnsi="Century"/>
          <w:lang w:val="en-US"/>
        </w:rPr>
        <w:t xml:space="preserve"> pendampingan 1000 hari pertama kehidupan</w:t>
      </w:r>
      <w:r>
        <w:rPr>
          <w:rFonts w:ascii="Century" w:hAnsi="Century"/>
          <w:lang w:val="en-US"/>
        </w:rPr>
        <w:t xml:space="preserve"> yang benar. Kemudian tim menetapkan daerah lokasi fokus stunting dengan penyebab yang sama dan melakukan koordinasi untuk menawarkan solusi mengatasi permasalahan penyebab terjadinya stunting. </w:t>
      </w:r>
      <w:r w:rsidR="005E6440" w:rsidRPr="005E6440">
        <w:rPr>
          <w:rFonts w:ascii="Century" w:hAnsi="Century"/>
          <w:lang w:val="en-US"/>
        </w:rPr>
        <w:t>Se</w:t>
      </w:r>
      <w:r>
        <w:rPr>
          <w:rFonts w:ascii="Century" w:hAnsi="Century"/>
          <w:lang w:val="en-US"/>
        </w:rPr>
        <w:t xml:space="preserve">telah dilakukan koordinasi Kepala Desa Huntu Utara dan Kepala Desa Huntu Selatan menyetujui solusi yang ditawarkan dengan membentuk kader untuk melakukan pendampingan pada 1000 hari pertama kehidupan dimulai pada ibu hamil hingga ibu yang mempunyai balita usia 2 tahun. Setelah tercapai kata sepakat kemudian tim menyusun proposal dan mengajukan kepada kepala pusat penelitian dan pengabdian kepada masyarakat Politeknik Kesehatan Gorontalo. Proposal yang diajukan oleh tim disetujui kemudian tim mendapatkan surat tugas untuk melakukan pengabdian kepada masyarakat di Desa Huntu Utara dan Huntu Selatan. </w:t>
      </w:r>
    </w:p>
    <w:p w14:paraId="0CA51D1E" w14:textId="77777777" w:rsidR="007918BA" w:rsidRDefault="007918BA" w:rsidP="005E6440">
      <w:pPr>
        <w:pStyle w:val="IEEEParagraph"/>
        <w:ind w:firstLine="0"/>
        <w:rPr>
          <w:rFonts w:ascii="Century" w:hAnsi="Century"/>
          <w:lang w:val="en-US"/>
        </w:rPr>
      </w:pPr>
    </w:p>
    <w:p w14:paraId="0B897597" w14:textId="4E46D074" w:rsidR="007918BA" w:rsidRDefault="007918BA" w:rsidP="005E6440">
      <w:pPr>
        <w:pStyle w:val="IEEEParagraph"/>
        <w:ind w:firstLine="0"/>
        <w:rPr>
          <w:rFonts w:ascii="Century" w:hAnsi="Century"/>
          <w:lang w:val="en-US"/>
        </w:rPr>
      </w:pPr>
      <w:r>
        <w:rPr>
          <w:rFonts w:ascii="Century" w:hAnsi="Century"/>
          <w:lang w:val="en-US"/>
        </w:rPr>
        <w:t xml:space="preserve">1. </w:t>
      </w:r>
      <w:r w:rsidR="00F12051">
        <w:rPr>
          <w:rFonts w:ascii="Century" w:hAnsi="Century"/>
          <w:lang w:val="en-US"/>
        </w:rPr>
        <w:t xml:space="preserve">Melakukan </w:t>
      </w:r>
      <w:r w:rsidR="00DA3F1A">
        <w:rPr>
          <w:rFonts w:ascii="Century" w:hAnsi="Century"/>
          <w:lang w:val="en-US"/>
        </w:rPr>
        <w:t>koordinasi dengan kepala desa</w:t>
      </w:r>
      <w:r w:rsidR="00F349F8">
        <w:rPr>
          <w:rFonts w:ascii="Century" w:hAnsi="Century"/>
          <w:lang w:val="en-US"/>
        </w:rPr>
        <w:t>.</w:t>
      </w:r>
    </w:p>
    <w:p w14:paraId="17B0AED9" w14:textId="77777777" w:rsidR="00DA3F1A" w:rsidRDefault="00DA3F1A" w:rsidP="000079B2">
      <w:pPr>
        <w:pStyle w:val="IEEEParagraph"/>
        <w:ind w:firstLine="0"/>
        <w:rPr>
          <w:rFonts w:ascii="Century" w:hAnsi="Century"/>
          <w:lang w:val="en-US"/>
        </w:rPr>
      </w:pPr>
      <w:r>
        <w:rPr>
          <w:rFonts w:ascii="Century" w:hAnsi="Century"/>
          <w:lang w:val="en-US"/>
        </w:rPr>
        <w:t xml:space="preserve">Tim membuat surat undangan kemudian disampaikan kepada kepala desa untuk membantu memobilisasi kader yang akan melakukan pendampingan 1000 hari pertama kehidupan dan menyampaikan permohonan untuk memfasilitasi ruangan yang akan digunakan untuk melakukan sosialisasi dan pelatihan. Dalam koordinasi juga disampaikan kepada kepala desa untuk mengatur kursi peserta dengan tetap menjaga jarak. </w:t>
      </w:r>
    </w:p>
    <w:p w14:paraId="454E41E0" w14:textId="77777777" w:rsidR="00DA3F1A" w:rsidRDefault="00DA3F1A" w:rsidP="000079B2">
      <w:pPr>
        <w:pStyle w:val="IEEEParagraph"/>
        <w:ind w:firstLine="0"/>
        <w:rPr>
          <w:rFonts w:ascii="Century" w:hAnsi="Century"/>
          <w:lang w:val="en-US"/>
        </w:rPr>
      </w:pPr>
      <w:r>
        <w:rPr>
          <w:rFonts w:ascii="Century" w:hAnsi="Century"/>
          <w:lang w:val="en-US"/>
        </w:rPr>
        <w:t xml:space="preserve">Dalam menyampaikan surat undangan juga disampaikan tentang kegiatan yang akan dilakukan seperti melakukan observasi pengetahuan kader tentang pendampingan 1000 hari pertama kehidupan, pelatihan ketrampilan menggunakan instrumen yang akan digunakan selama pendampingan, pelantikan kader 1000 hari pertama kehidupan dan pemberian buku untuk pendampingan 1000 hari pertama kehidupan. </w:t>
      </w:r>
    </w:p>
    <w:p w14:paraId="7994DB97" w14:textId="34348644" w:rsidR="00A22F3B" w:rsidRDefault="00DA3F1A" w:rsidP="000079B2">
      <w:pPr>
        <w:pStyle w:val="IEEEParagraph"/>
        <w:ind w:firstLine="0"/>
        <w:rPr>
          <w:rFonts w:ascii="Century" w:hAnsi="Century"/>
          <w:lang w:val="en-US"/>
        </w:rPr>
      </w:pPr>
      <w:r>
        <w:rPr>
          <w:rFonts w:ascii="Century" w:hAnsi="Century"/>
          <w:lang w:val="en-US"/>
        </w:rPr>
        <w:t>Kader yang datang dalam kegiatan sebanyak 20 orang dari Desa Huntu Utara dan dari Huntu Selatan. Kegiatan yang dilakukan pertama kali setelah kader datang diberikan kuesioner untuk mengetahui pengetahuan kader tentang 1000 hari pertama kehidupan.</w:t>
      </w:r>
      <w:r w:rsidR="00A22F3B">
        <w:rPr>
          <w:rFonts w:ascii="Century" w:hAnsi="Century"/>
          <w:lang w:val="en-US"/>
        </w:rPr>
        <w:t xml:space="preserve"> Kuesioner yang digunakan dalam kegiatan terdiri dari 30 pertanyaan tertutup tentang managamen laktasi, imunisasi, pertumbuhan balita dan perkembangan balita. Setelah diisi kuesioner dinilai dan dikategorikan menjadi baik jika kader bisa menjawab lebih dari sama dengan 21 pertanyaan dengan benar, dikategorikan menjadi cukup jika kader bisa menjawab 15-20 pertanyaan dengan benar dan dikategorikan menjadi kurang jika kader hanya mampu menjawab pertanyaan kurang dari 15. Hal ini dilakukan untuk mengetahui pengetahuan kader sebelum dilakukan sosialisasi tentang pendampingan 1000 hari pertama kehidupan. Dari hasil yang didapatkan mayoritas 70% kader mempunyai pengetahuan yang cukup tentang pendampingan 1000 hari pertama kehidupan, 30% kader pengetahuan yang kurang tentang pendampingan 1000 hari pertama kehidupan dan belum ada kader yang mempunyai pengetahuan baik tentang pedampingan 1000 hari pertama kehidupan. </w:t>
      </w:r>
    </w:p>
    <w:p w14:paraId="6E1B808A" w14:textId="4D877E0B" w:rsidR="00AE16A0" w:rsidRDefault="00A22F3B" w:rsidP="000079B2">
      <w:pPr>
        <w:pStyle w:val="IEEEParagraph"/>
        <w:ind w:firstLine="0"/>
        <w:rPr>
          <w:rFonts w:ascii="Century" w:hAnsi="Century"/>
          <w:lang w:val="en-US"/>
        </w:rPr>
      </w:pPr>
      <w:r>
        <w:rPr>
          <w:rFonts w:ascii="Century" w:hAnsi="Century"/>
          <w:noProof/>
          <w:lang w:val="en-US"/>
        </w:rPr>
        <w:drawing>
          <wp:anchor distT="0" distB="0" distL="114300" distR="114300" simplePos="0" relativeHeight="251665920" behindDoc="1" locked="0" layoutInCell="1" allowOverlap="1" wp14:anchorId="743276C2" wp14:editId="38938924">
            <wp:simplePos x="0" y="0"/>
            <wp:positionH relativeFrom="column">
              <wp:posOffset>1000125</wp:posOffset>
            </wp:positionH>
            <wp:positionV relativeFrom="paragraph">
              <wp:posOffset>180340</wp:posOffset>
            </wp:positionV>
            <wp:extent cx="3375660" cy="2525791"/>
            <wp:effectExtent l="0" t="0" r="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75660" cy="2525791"/>
                    </a:xfrm>
                    <a:prstGeom prst="rect">
                      <a:avLst/>
                    </a:prstGeom>
                  </pic:spPr>
                </pic:pic>
              </a:graphicData>
            </a:graphic>
            <wp14:sizeRelH relativeFrom="page">
              <wp14:pctWidth>0</wp14:pctWidth>
            </wp14:sizeRelH>
            <wp14:sizeRelV relativeFrom="page">
              <wp14:pctHeight>0</wp14:pctHeight>
            </wp14:sizeRelV>
          </wp:anchor>
        </w:drawing>
      </w:r>
    </w:p>
    <w:p w14:paraId="7F824B82" w14:textId="587CF9C9" w:rsidR="00CF2C2F" w:rsidRDefault="00CF2C2F" w:rsidP="000079B2">
      <w:pPr>
        <w:pStyle w:val="IEEEParagraph"/>
        <w:ind w:firstLine="0"/>
        <w:rPr>
          <w:rFonts w:ascii="Century" w:hAnsi="Century"/>
          <w:lang w:val="en-US"/>
        </w:rPr>
      </w:pPr>
      <w:r w:rsidRPr="00CF2C2F">
        <w:rPr>
          <w:rFonts w:ascii="Century" w:hAnsi="Century"/>
          <w:lang w:val="en-US"/>
        </w:rPr>
        <w:t xml:space="preserve"> </w:t>
      </w:r>
    </w:p>
    <w:p w14:paraId="6524C72E" w14:textId="77777777" w:rsidR="00AE16A0" w:rsidRDefault="00AE16A0" w:rsidP="000079B2">
      <w:pPr>
        <w:pStyle w:val="IEEEParagraph"/>
        <w:ind w:firstLine="0"/>
        <w:rPr>
          <w:rFonts w:ascii="Century" w:hAnsi="Century"/>
          <w:lang w:val="en-US"/>
        </w:rPr>
      </w:pPr>
    </w:p>
    <w:p w14:paraId="68B6FF83" w14:textId="317E69ED" w:rsidR="00CF2C2F" w:rsidRDefault="00CF2C2F" w:rsidP="000079B2">
      <w:pPr>
        <w:pStyle w:val="IEEEParagraph"/>
        <w:ind w:firstLine="0"/>
        <w:rPr>
          <w:rFonts w:ascii="Century" w:hAnsi="Century"/>
          <w:lang w:val="en-US"/>
        </w:rPr>
      </w:pPr>
    </w:p>
    <w:p w14:paraId="5DF1930B" w14:textId="17A2E3B1" w:rsidR="00CF2C2F" w:rsidRDefault="00CF2C2F" w:rsidP="000079B2">
      <w:pPr>
        <w:pStyle w:val="IEEEParagraph"/>
        <w:ind w:firstLine="0"/>
        <w:rPr>
          <w:rFonts w:ascii="Century" w:hAnsi="Century"/>
          <w:lang w:val="en-US"/>
        </w:rPr>
      </w:pPr>
    </w:p>
    <w:p w14:paraId="5F05B6D8" w14:textId="7944697C" w:rsidR="00CF2C2F" w:rsidRDefault="00CF2C2F" w:rsidP="000079B2">
      <w:pPr>
        <w:pStyle w:val="IEEEParagraph"/>
        <w:ind w:firstLine="0"/>
        <w:rPr>
          <w:rFonts w:ascii="Century" w:hAnsi="Century"/>
          <w:lang w:val="en-US"/>
        </w:rPr>
      </w:pPr>
    </w:p>
    <w:p w14:paraId="508FC543" w14:textId="368F8810" w:rsidR="00CF2C2F" w:rsidRDefault="00CF2C2F" w:rsidP="000079B2">
      <w:pPr>
        <w:pStyle w:val="IEEEParagraph"/>
        <w:ind w:firstLine="0"/>
        <w:rPr>
          <w:rFonts w:ascii="Century" w:hAnsi="Century"/>
          <w:lang w:val="en-US"/>
        </w:rPr>
      </w:pPr>
    </w:p>
    <w:p w14:paraId="3B6396CB" w14:textId="769CC06F" w:rsidR="00CF2C2F" w:rsidRDefault="00CF2C2F" w:rsidP="000079B2">
      <w:pPr>
        <w:pStyle w:val="IEEEParagraph"/>
        <w:ind w:firstLine="0"/>
        <w:rPr>
          <w:rFonts w:ascii="Century" w:hAnsi="Century"/>
          <w:lang w:val="en-US"/>
        </w:rPr>
      </w:pPr>
    </w:p>
    <w:p w14:paraId="768F6898" w14:textId="76AC7C3D" w:rsidR="00CF2C2F" w:rsidRDefault="00CF2C2F" w:rsidP="000079B2">
      <w:pPr>
        <w:pStyle w:val="IEEEParagraph"/>
        <w:ind w:firstLine="0"/>
        <w:rPr>
          <w:rFonts w:ascii="Century" w:hAnsi="Century"/>
          <w:lang w:val="en-US"/>
        </w:rPr>
      </w:pPr>
    </w:p>
    <w:p w14:paraId="52271516" w14:textId="4060E09B" w:rsidR="00CF2C2F" w:rsidRDefault="00CF2C2F" w:rsidP="000079B2">
      <w:pPr>
        <w:pStyle w:val="IEEEParagraph"/>
        <w:ind w:firstLine="0"/>
        <w:rPr>
          <w:rFonts w:ascii="Century" w:hAnsi="Century"/>
          <w:lang w:val="en-US"/>
        </w:rPr>
      </w:pPr>
    </w:p>
    <w:p w14:paraId="5F957E90" w14:textId="676BDF73" w:rsidR="00CF2C2F" w:rsidRDefault="00CF2C2F" w:rsidP="000079B2">
      <w:pPr>
        <w:pStyle w:val="IEEEParagraph"/>
        <w:ind w:firstLine="0"/>
        <w:rPr>
          <w:rFonts w:ascii="Century" w:hAnsi="Century"/>
          <w:lang w:val="en-US"/>
        </w:rPr>
      </w:pPr>
    </w:p>
    <w:p w14:paraId="30681DA3" w14:textId="76105769" w:rsidR="00CF2C2F" w:rsidRDefault="00CF2C2F" w:rsidP="000079B2">
      <w:pPr>
        <w:pStyle w:val="IEEEParagraph"/>
        <w:ind w:firstLine="0"/>
        <w:rPr>
          <w:rFonts w:ascii="Century" w:hAnsi="Century"/>
          <w:lang w:val="en-US"/>
        </w:rPr>
      </w:pPr>
    </w:p>
    <w:p w14:paraId="6BF66103" w14:textId="1333E3FD" w:rsidR="00CF2C2F" w:rsidRDefault="00CF2C2F" w:rsidP="000079B2">
      <w:pPr>
        <w:pStyle w:val="IEEEParagraph"/>
        <w:ind w:firstLine="0"/>
        <w:rPr>
          <w:rFonts w:ascii="Century" w:hAnsi="Century"/>
          <w:lang w:val="en-US"/>
        </w:rPr>
      </w:pPr>
    </w:p>
    <w:p w14:paraId="48BE288B" w14:textId="7A9916C7" w:rsidR="00CF2C2F" w:rsidRDefault="00CF2C2F" w:rsidP="000079B2">
      <w:pPr>
        <w:pStyle w:val="IEEEParagraph"/>
        <w:ind w:firstLine="0"/>
        <w:rPr>
          <w:rFonts w:ascii="Century" w:hAnsi="Century"/>
          <w:lang w:val="en-US"/>
        </w:rPr>
      </w:pPr>
    </w:p>
    <w:p w14:paraId="5E0BD67D" w14:textId="77777777" w:rsidR="00CF2C2F" w:rsidRDefault="00CF2C2F" w:rsidP="000079B2">
      <w:pPr>
        <w:pStyle w:val="IEEEParagraph"/>
        <w:ind w:firstLine="0"/>
        <w:rPr>
          <w:rFonts w:ascii="Century" w:hAnsi="Century"/>
          <w:lang w:val="en-US"/>
        </w:rPr>
      </w:pPr>
    </w:p>
    <w:p w14:paraId="729E32B8" w14:textId="69560E55" w:rsidR="00CF2C2F" w:rsidRDefault="00CF2C2F" w:rsidP="00CF2C2F">
      <w:pPr>
        <w:pStyle w:val="IEEEParagraph"/>
        <w:ind w:firstLine="0"/>
        <w:jc w:val="center"/>
        <w:rPr>
          <w:rFonts w:ascii="Century" w:hAnsi="Century"/>
          <w:lang w:val="en-US"/>
        </w:rPr>
      </w:pPr>
      <w:r w:rsidRPr="00F349F8">
        <w:rPr>
          <w:rFonts w:ascii="Century" w:hAnsi="Century"/>
          <w:b/>
          <w:bCs/>
          <w:lang w:val="en-US"/>
        </w:rPr>
        <w:t>Gambar 1.</w:t>
      </w:r>
      <w:r>
        <w:rPr>
          <w:rFonts w:ascii="Century" w:hAnsi="Century"/>
          <w:lang w:val="en-US"/>
        </w:rPr>
        <w:t xml:space="preserve"> Peng</w:t>
      </w:r>
      <w:r w:rsidR="00A22F3B">
        <w:rPr>
          <w:rFonts w:ascii="Century" w:hAnsi="Century"/>
          <w:lang w:val="en-US"/>
        </w:rPr>
        <w:t>aturan Tempat Duduk</w:t>
      </w:r>
    </w:p>
    <w:p w14:paraId="769A2752" w14:textId="12E379DD" w:rsidR="00E77A2C" w:rsidRDefault="00E77A2C" w:rsidP="00CF2C2F">
      <w:pPr>
        <w:pStyle w:val="IEEEParagraph"/>
        <w:ind w:firstLine="0"/>
        <w:jc w:val="center"/>
        <w:rPr>
          <w:rFonts w:ascii="Century" w:hAnsi="Century"/>
          <w:lang w:val="en-US"/>
        </w:rPr>
      </w:pPr>
    </w:p>
    <w:p w14:paraId="3BC6DD8A" w14:textId="6B686EBD" w:rsidR="00E77A2C" w:rsidRDefault="00A22F3B" w:rsidP="00E77A2C">
      <w:pPr>
        <w:pStyle w:val="IEEEParagraph"/>
        <w:ind w:firstLine="0"/>
        <w:rPr>
          <w:rFonts w:ascii="Century" w:hAnsi="Century"/>
          <w:lang w:val="en-US"/>
        </w:rPr>
      </w:pPr>
      <w:r>
        <w:rPr>
          <w:rFonts w:ascii="Century" w:hAnsi="Century"/>
          <w:lang w:val="en-US"/>
        </w:rPr>
        <w:t xml:space="preserve">Tempat duduk kader yang mengikuti sosialisasi dan pelatihan diatur sesuai dengan petunjuk protokol kesehatan yang mengatur jarak minimal 1 meter. Pengaturan tempat duduk ini dilakukan untuk memenuhi aturan penyelenggaraan kegiatan sesuai dengan Keputusan Menteri Kesehatan RI Nomor HK.01.07/MENKES/382/2020. </w:t>
      </w:r>
    </w:p>
    <w:p w14:paraId="189FF9EB" w14:textId="77777777" w:rsidR="00A22F3B" w:rsidRDefault="00A22F3B" w:rsidP="00CF2C2F">
      <w:pPr>
        <w:pStyle w:val="IEEEParagraph"/>
        <w:ind w:firstLine="0"/>
        <w:jc w:val="center"/>
        <w:rPr>
          <w:rFonts w:ascii="Century" w:hAnsi="Century"/>
          <w:lang w:val="en-US"/>
        </w:rPr>
      </w:pPr>
    </w:p>
    <w:p w14:paraId="518FA4AF" w14:textId="77777777" w:rsidR="00A22F3B" w:rsidRDefault="00A22F3B" w:rsidP="00CF2C2F">
      <w:pPr>
        <w:pStyle w:val="IEEEParagraph"/>
        <w:ind w:firstLine="0"/>
        <w:jc w:val="center"/>
        <w:rPr>
          <w:rFonts w:ascii="Century" w:hAnsi="Century"/>
          <w:lang w:val="en-US"/>
        </w:rPr>
      </w:pPr>
    </w:p>
    <w:p w14:paraId="3539137C" w14:textId="77777777" w:rsidR="00A22F3B" w:rsidRDefault="00A22F3B" w:rsidP="00CF2C2F">
      <w:pPr>
        <w:pStyle w:val="IEEEParagraph"/>
        <w:ind w:firstLine="0"/>
        <w:jc w:val="center"/>
        <w:rPr>
          <w:rFonts w:ascii="Century" w:hAnsi="Century"/>
          <w:lang w:val="en-US"/>
        </w:rPr>
      </w:pPr>
    </w:p>
    <w:p w14:paraId="38ED20D6" w14:textId="77777777" w:rsidR="00A22F3B" w:rsidRDefault="00A22F3B" w:rsidP="00CF2C2F">
      <w:pPr>
        <w:pStyle w:val="IEEEParagraph"/>
        <w:ind w:firstLine="0"/>
        <w:jc w:val="center"/>
        <w:rPr>
          <w:rFonts w:ascii="Century" w:hAnsi="Century"/>
          <w:lang w:val="en-US"/>
        </w:rPr>
      </w:pPr>
    </w:p>
    <w:p w14:paraId="1FC267C5" w14:textId="77777777" w:rsidR="00A22F3B" w:rsidRDefault="00A22F3B" w:rsidP="00CF2C2F">
      <w:pPr>
        <w:pStyle w:val="IEEEParagraph"/>
        <w:ind w:firstLine="0"/>
        <w:jc w:val="center"/>
        <w:rPr>
          <w:rFonts w:ascii="Century" w:hAnsi="Century"/>
          <w:lang w:val="en-US"/>
        </w:rPr>
      </w:pPr>
    </w:p>
    <w:p w14:paraId="0D86004A" w14:textId="325BDDB4" w:rsidR="00A22F3B" w:rsidRDefault="00A22F3B" w:rsidP="00CF2C2F">
      <w:pPr>
        <w:pStyle w:val="IEEEParagraph"/>
        <w:ind w:firstLine="0"/>
        <w:jc w:val="center"/>
        <w:rPr>
          <w:rFonts w:ascii="Century" w:hAnsi="Century"/>
          <w:lang w:val="en-US"/>
        </w:rPr>
      </w:pPr>
      <w:r>
        <w:rPr>
          <w:rFonts w:ascii="Century" w:hAnsi="Century"/>
          <w:noProof/>
          <w:lang w:val="en-US"/>
        </w:rPr>
        <w:drawing>
          <wp:anchor distT="0" distB="0" distL="114300" distR="114300" simplePos="0" relativeHeight="251666944" behindDoc="1" locked="0" layoutInCell="1" allowOverlap="1" wp14:anchorId="0D1BCB83" wp14:editId="56DF820E">
            <wp:simplePos x="0" y="0"/>
            <wp:positionH relativeFrom="column">
              <wp:posOffset>1335405</wp:posOffset>
            </wp:positionH>
            <wp:positionV relativeFrom="paragraph">
              <wp:posOffset>-102870</wp:posOffset>
            </wp:positionV>
            <wp:extent cx="2994660" cy="202692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4660" cy="2026920"/>
                    </a:xfrm>
                    <a:prstGeom prst="rect">
                      <a:avLst/>
                    </a:prstGeom>
                  </pic:spPr>
                </pic:pic>
              </a:graphicData>
            </a:graphic>
            <wp14:sizeRelH relativeFrom="page">
              <wp14:pctWidth>0</wp14:pctWidth>
            </wp14:sizeRelH>
            <wp14:sizeRelV relativeFrom="page">
              <wp14:pctHeight>0</wp14:pctHeight>
            </wp14:sizeRelV>
          </wp:anchor>
        </w:drawing>
      </w:r>
    </w:p>
    <w:p w14:paraId="329D9782" w14:textId="7046881F" w:rsidR="00F349F8" w:rsidRDefault="00F349F8" w:rsidP="000079B2">
      <w:pPr>
        <w:pStyle w:val="IEEEParagraph"/>
        <w:ind w:firstLine="0"/>
        <w:rPr>
          <w:rFonts w:ascii="Century" w:hAnsi="Century"/>
          <w:lang w:val="en-US"/>
        </w:rPr>
      </w:pPr>
    </w:p>
    <w:p w14:paraId="7E5893BD" w14:textId="6E1611E4" w:rsidR="00F349F8" w:rsidRDefault="00F349F8" w:rsidP="000079B2">
      <w:pPr>
        <w:pStyle w:val="IEEEParagraph"/>
        <w:ind w:firstLine="0"/>
        <w:rPr>
          <w:rFonts w:ascii="Century" w:hAnsi="Century"/>
          <w:lang w:val="en-US"/>
        </w:rPr>
      </w:pPr>
    </w:p>
    <w:p w14:paraId="5D58A885" w14:textId="1FF6BE71" w:rsidR="00F349F8" w:rsidRDefault="00F349F8" w:rsidP="000079B2">
      <w:pPr>
        <w:pStyle w:val="IEEEParagraph"/>
        <w:ind w:firstLine="0"/>
        <w:rPr>
          <w:rFonts w:ascii="Century" w:hAnsi="Century"/>
          <w:lang w:val="en-US"/>
        </w:rPr>
      </w:pPr>
    </w:p>
    <w:p w14:paraId="6D5A5D27" w14:textId="2D00F456" w:rsidR="00F349F8" w:rsidRDefault="00F349F8" w:rsidP="000079B2">
      <w:pPr>
        <w:pStyle w:val="IEEEParagraph"/>
        <w:ind w:firstLine="0"/>
        <w:rPr>
          <w:rFonts w:ascii="Century" w:hAnsi="Century"/>
          <w:lang w:val="en-US"/>
        </w:rPr>
      </w:pPr>
    </w:p>
    <w:p w14:paraId="31EA7355" w14:textId="77777777" w:rsidR="00F349F8" w:rsidRDefault="00F349F8" w:rsidP="000079B2">
      <w:pPr>
        <w:pStyle w:val="IEEEParagraph"/>
        <w:ind w:firstLine="0"/>
        <w:rPr>
          <w:rFonts w:ascii="Century" w:hAnsi="Century"/>
          <w:lang w:val="en-US"/>
        </w:rPr>
      </w:pPr>
    </w:p>
    <w:p w14:paraId="534BDDAE" w14:textId="334FB304" w:rsidR="00F349F8" w:rsidRDefault="00F349F8" w:rsidP="000079B2">
      <w:pPr>
        <w:pStyle w:val="IEEEParagraph"/>
        <w:ind w:firstLine="0"/>
        <w:rPr>
          <w:rFonts w:ascii="Century" w:hAnsi="Century"/>
          <w:lang w:val="en-US"/>
        </w:rPr>
      </w:pPr>
    </w:p>
    <w:p w14:paraId="0D7EA6DA" w14:textId="42B46B0F" w:rsidR="00F349F8" w:rsidRDefault="00F349F8" w:rsidP="000079B2">
      <w:pPr>
        <w:pStyle w:val="IEEEParagraph"/>
        <w:ind w:firstLine="0"/>
        <w:rPr>
          <w:rFonts w:ascii="Century" w:hAnsi="Century"/>
          <w:lang w:val="en-US"/>
        </w:rPr>
      </w:pPr>
    </w:p>
    <w:p w14:paraId="2A322D0C" w14:textId="08D8DF93" w:rsidR="00F349F8" w:rsidRDefault="00F349F8" w:rsidP="000079B2">
      <w:pPr>
        <w:pStyle w:val="IEEEParagraph"/>
        <w:ind w:firstLine="0"/>
        <w:rPr>
          <w:rFonts w:ascii="Century" w:hAnsi="Century"/>
          <w:lang w:val="en-US"/>
        </w:rPr>
      </w:pPr>
    </w:p>
    <w:p w14:paraId="565F361C" w14:textId="57DCEF84" w:rsidR="00F349F8" w:rsidRDefault="00F349F8" w:rsidP="000079B2">
      <w:pPr>
        <w:pStyle w:val="IEEEParagraph"/>
        <w:ind w:firstLine="0"/>
        <w:rPr>
          <w:rFonts w:ascii="Century" w:hAnsi="Century"/>
          <w:lang w:val="en-US"/>
        </w:rPr>
      </w:pPr>
    </w:p>
    <w:p w14:paraId="5D6338E2" w14:textId="77777777" w:rsidR="00A22F3B" w:rsidRDefault="00A22F3B" w:rsidP="00F349F8">
      <w:pPr>
        <w:pStyle w:val="IEEEParagraph"/>
        <w:ind w:firstLine="0"/>
        <w:jc w:val="center"/>
        <w:rPr>
          <w:rFonts w:ascii="Century" w:hAnsi="Century"/>
          <w:b/>
          <w:bCs/>
          <w:lang w:val="en-US"/>
        </w:rPr>
      </w:pPr>
    </w:p>
    <w:p w14:paraId="6750555F" w14:textId="2554BE64" w:rsidR="00F349F8" w:rsidRDefault="00F349F8" w:rsidP="00F349F8">
      <w:pPr>
        <w:pStyle w:val="IEEEParagraph"/>
        <w:ind w:firstLine="0"/>
        <w:jc w:val="center"/>
        <w:rPr>
          <w:rFonts w:ascii="Century" w:hAnsi="Century"/>
          <w:lang w:val="en-US"/>
        </w:rPr>
      </w:pPr>
      <w:r w:rsidRPr="00F349F8">
        <w:rPr>
          <w:rFonts w:ascii="Century" w:hAnsi="Century"/>
          <w:b/>
          <w:bCs/>
          <w:lang w:val="en-US"/>
        </w:rPr>
        <w:t xml:space="preserve">Gambar </w:t>
      </w:r>
      <w:r>
        <w:rPr>
          <w:rFonts w:ascii="Century" w:hAnsi="Century"/>
          <w:b/>
          <w:bCs/>
          <w:lang w:val="en-US"/>
        </w:rPr>
        <w:t>2</w:t>
      </w:r>
      <w:r w:rsidRPr="00F349F8">
        <w:rPr>
          <w:rFonts w:ascii="Century" w:hAnsi="Century"/>
          <w:b/>
          <w:bCs/>
          <w:lang w:val="en-US"/>
        </w:rPr>
        <w:t>.</w:t>
      </w:r>
      <w:r>
        <w:rPr>
          <w:rFonts w:ascii="Century" w:hAnsi="Century"/>
          <w:lang w:val="en-US"/>
        </w:rPr>
        <w:t xml:space="preserve"> </w:t>
      </w:r>
      <w:r w:rsidR="00A22F3B">
        <w:rPr>
          <w:rFonts w:ascii="Century" w:hAnsi="Century"/>
          <w:lang w:val="en-US"/>
        </w:rPr>
        <w:t>Koordinasi dengan Kepala Desa</w:t>
      </w:r>
    </w:p>
    <w:p w14:paraId="61018017" w14:textId="45B0A236" w:rsidR="00F349F8" w:rsidRDefault="00F349F8" w:rsidP="000079B2">
      <w:pPr>
        <w:pStyle w:val="IEEEParagraph"/>
        <w:ind w:firstLine="0"/>
        <w:rPr>
          <w:rFonts w:ascii="Century" w:hAnsi="Century"/>
          <w:lang w:val="en-US"/>
        </w:rPr>
      </w:pPr>
    </w:p>
    <w:p w14:paraId="49BBE44E" w14:textId="568586C3" w:rsidR="00784FA6" w:rsidRDefault="00A22F3B" w:rsidP="000079B2">
      <w:pPr>
        <w:pStyle w:val="IEEEParagraph"/>
        <w:ind w:firstLine="0"/>
        <w:rPr>
          <w:rFonts w:ascii="Century" w:hAnsi="Century"/>
          <w:lang w:val="en-US"/>
        </w:rPr>
      </w:pPr>
      <w:r>
        <w:rPr>
          <w:rFonts w:ascii="Century" w:hAnsi="Century"/>
          <w:lang w:val="en-US"/>
        </w:rPr>
        <w:t>Koordinasi dengan kepala desa dilakukan untuk menyampaikan permohonan partisipasi kepala desa dalam memobilisasi kader untuk mengikuti kegiatan dan menyampaikan teknis penyelenggaraan kegiatan. Selain itu juga mengkoordinasikan tentang pengaturan tempat duduk dalam sosialisasi dan pelatihan.</w:t>
      </w:r>
    </w:p>
    <w:p w14:paraId="28726F01" w14:textId="77777777" w:rsidR="00E77A2C" w:rsidRDefault="00E77A2C" w:rsidP="000079B2">
      <w:pPr>
        <w:pStyle w:val="IEEEParagraph"/>
        <w:ind w:firstLine="0"/>
        <w:rPr>
          <w:rFonts w:ascii="Century" w:hAnsi="Century"/>
          <w:lang w:val="en-US"/>
        </w:rPr>
      </w:pPr>
    </w:p>
    <w:p w14:paraId="23C0BD57" w14:textId="372D740A" w:rsidR="00A24E21" w:rsidRDefault="00B45003" w:rsidP="00A22F3B">
      <w:pPr>
        <w:pStyle w:val="IEEEParagraph"/>
        <w:ind w:firstLine="0"/>
        <w:rPr>
          <w:rFonts w:ascii="Century" w:hAnsi="Century"/>
          <w:lang w:val="en-US"/>
        </w:rPr>
      </w:pPr>
      <w:r>
        <w:rPr>
          <w:rFonts w:ascii="Century" w:hAnsi="Century"/>
          <w:lang w:val="en-US"/>
        </w:rPr>
        <w:t>2</w:t>
      </w:r>
      <w:r w:rsidR="00A40392">
        <w:rPr>
          <w:rFonts w:ascii="Century" w:hAnsi="Century"/>
          <w:lang w:val="en-US"/>
        </w:rPr>
        <w:t xml:space="preserve">. </w:t>
      </w:r>
      <w:r w:rsidR="00A22F3B">
        <w:rPr>
          <w:rFonts w:ascii="Century" w:hAnsi="Century"/>
          <w:lang w:val="en-US"/>
        </w:rPr>
        <w:t xml:space="preserve">Sosialisasi  tentang pendampingan 1000 hari pertama kehidupan. </w:t>
      </w:r>
    </w:p>
    <w:p w14:paraId="5AA71719" w14:textId="5B74C7BA" w:rsidR="00C52120" w:rsidRDefault="00A22F3B" w:rsidP="00A40392">
      <w:pPr>
        <w:pStyle w:val="IEEEParagraph"/>
        <w:ind w:firstLine="0"/>
        <w:rPr>
          <w:rFonts w:ascii="Century" w:hAnsi="Century"/>
          <w:lang w:val="en-US"/>
        </w:rPr>
      </w:pPr>
      <w:r>
        <w:rPr>
          <w:rFonts w:ascii="Century" w:hAnsi="Century"/>
          <w:lang w:val="en-US"/>
        </w:rPr>
        <w:t>Sosialisasi disampaikan secara visual menggunakan powerpoint dan disampaikan secara audivisual menggunakan video. Audiovisual merupakan media yang menjadi pengantar dalam pemberian informasi yang dapat diserap menggunakan mata dan telinga sehingga dapat membuat peserta memperoleh informasi yang sesuai dengan materi yang disampaikan</w:t>
      </w:r>
      <w:r w:rsidR="00F31DF0">
        <w:rPr>
          <w:rFonts w:ascii="Century" w:hAnsi="Century"/>
          <w:lang w:val="en-US"/>
        </w:rPr>
        <w:t xml:space="preserve"> dan tujuan pemberian informasi juga bisa diterima</w:t>
      </w:r>
      <w:r>
        <w:rPr>
          <w:rFonts w:ascii="Century" w:hAnsi="Century"/>
          <w:lang w:val="en-US"/>
        </w:rPr>
        <w:t xml:space="preserve">. </w:t>
      </w:r>
      <w:r w:rsidR="00784FA6">
        <w:rPr>
          <w:rFonts w:ascii="Century" w:hAnsi="Century"/>
          <w:lang w:val="en-US"/>
        </w:rPr>
        <w:fldChar w:fldCharType="begin" w:fldLock="1"/>
      </w:r>
      <w:r w:rsidR="00784FA6">
        <w:rPr>
          <w:rFonts w:ascii="Century" w:hAnsi="Century"/>
          <w:lang w:val="en-US"/>
        </w:rPr>
        <w:instrText>ADDIN CSL_CITATION {"citationItems":[{"id":"ITEM-1","itemData":{"DOI":"10.1016/j.healthplace.2021.102611","ISSN":"18732054","abstract":"We examined associations of individual-, neighborhood- and city-level education -as proxies of SES at different levels-, with diabetes, hypertension, obesity, smoking and binge drinking (non-communicable disease risk factors -NCD/RF) among Argentinian adults. We estimated mixed models based on 21,415 individuals from the 2013 National Survey of Risk Factors, living in 2,698 neighborhoods and 33 cities. Gradients by individual-level education differed by gender and NCD/RF, and some were modified by city education. In addition, we identified contextual effects of neighborhood and city education on some NCD/RF. Urban efforts to tackle NCD/RF in Argentina should be context- and gender-sensitive, and mainly focused on socially disadvantaged groups.","author":[{"dropping-particle":"","family":"Tumas","given":"Natalia","non-dropping-particle":"","parse-names":false,"suffix":""},{"dropping-particle":"","family":"Rodríguez López","given":"Santiago","non-dropping-particle":"","parse-names":false,"suffix":""},{"dropping-particle":"","family":"Bilal","given":"Usama","non-dropping-particle":"","parse-names":false,"suffix":""},{"dropping-particle":"","family":"Ortigoza","given":"Ana F.","non-dropping-particle":"","parse-names":false,"suffix":""},{"dropping-particle":"V.","family":"Diez Roux","given":"Ana","non-dropping-particle":"","parse-names":false,"suffix":""}],"container-title":"Health and Place","id":"ITEM-1","issue":"June","issued":{"date-parts":[["2021"]]},"title":"Urban social determinants of non-communicable diseases risk factors in Argentina","type":"article-journal"},"uris":["http://www.mendeley.com/documents/?uuid=9a805356-2cbd-453b-8a5a-f8aaa294b9ca"]}],"mendeley":{"formattedCitation":"(Tumas et al., 2021)","plainTextFormattedCitation":"(Tumas et al., 2021)","previouslyFormattedCitation":"(Tumas et al., 2021)"},"properties":{"noteIndex":0},"schema":"https://github.com/citation-style-language/schema/raw/master/csl-citation.json"}</w:instrText>
      </w:r>
      <w:r w:rsidR="00784FA6">
        <w:rPr>
          <w:rFonts w:ascii="Century" w:hAnsi="Century"/>
          <w:lang w:val="en-US"/>
        </w:rPr>
        <w:fldChar w:fldCharType="separate"/>
      </w:r>
      <w:r w:rsidR="00784FA6" w:rsidRPr="00784FA6">
        <w:rPr>
          <w:rFonts w:ascii="Century" w:hAnsi="Century"/>
          <w:noProof/>
          <w:lang w:val="en-US"/>
        </w:rPr>
        <w:t>(Tumas et al., 2021)</w:t>
      </w:r>
      <w:r w:rsidR="00784FA6">
        <w:rPr>
          <w:rFonts w:ascii="Century" w:hAnsi="Century"/>
          <w:lang w:val="en-US"/>
        </w:rPr>
        <w:fldChar w:fldCharType="end"/>
      </w:r>
      <w:r w:rsidR="00F31DF0">
        <w:rPr>
          <w:rFonts w:ascii="Century" w:hAnsi="Century"/>
          <w:lang w:val="en-US"/>
        </w:rPr>
        <w:t xml:space="preserve">. Materi yang disampaikan dalam sosialisasi tersebut meliputi </w:t>
      </w:r>
      <w:r w:rsidR="00295469">
        <w:rPr>
          <w:rFonts w:ascii="Century" w:hAnsi="Century"/>
          <w:lang w:val="en-US"/>
        </w:rPr>
        <w:t>pola asuh</w:t>
      </w:r>
      <w:r w:rsidR="00F31DF0">
        <w:rPr>
          <w:rFonts w:ascii="Century" w:hAnsi="Century"/>
          <w:lang w:val="en-US"/>
        </w:rPr>
        <w:t>,managemen laktasi, imunisasi, pertumbuhan dan perkembangan dan sanitasi lingkungan. Penyampaian m</w:t>
      </w:r>
      <w:r w:rsidR="00C52120">
        <w:rPr>
          <w:rFonts w:ascii="Century" w:hAnsi="Century"/>
          <w:lang w:val="en-US"/>
        </w:rPr>
        <w:t>ateri di</w:t>
      </w:r>
      <w:r w:rsidR="00F31DF0">
        <w:rPr>
          <w:rFonts w:ascii="Century" w:hAnsi="Century"/>
          <w:lang w:val="en-US"/>
        </w:rPr>
        <w:t xml:space="preserve">presentasikan oleh ketua tim </w:t>
      </w:r>
      <w:r w:rsidR="00AE16A0">
        <w:rPr>
          <w:rFonts w:ascii="Century" w:hAnsi="Century"/>
          <w:lang w:val="en-US"/>
        </w:rPr>
        <w:t>R</w:t>
      </w:r>
      <w:r w:rsidR="00C52120">
        <w:rPr>
          <w:rFonts w:ascii="Century" w:hAnsi="Century"/>
          <w:lang w:val="en-US"/>
        </w:rPr>
        <w:t xml:space="preserve">abia Zakaria. </w:t>
      </w:r>
      <w:r w:rsidR="00F31DF0">
        <w:rPr>
          <w:rFonts w:ascii="Century" w:hAnsi="Century"/>
          <w:lang w:val="en-US"/>
        </w:rPr>
        <w:t>Kemu</w:t>
      </w:r>
      <w:r w:rsidR="000A6C62">
        <w:rPr>
          <w:rFonts w:ascii="Century" w:hAnsi="Century"/>
          <w:lang w:val="en-US"/>
        </w:rPr>
        <w:t>dian dilanjutkan sesi diskusi terkait tentang materi sosialisasi.</w:t>
      </w:r>
    </w:p>
    <w:p w14:paraId="742A3084" w14:textId="2A1F0250" w:rsidR="00784FA6" w:rsidRDefault="004B7D92" w:rsidP="00A40392">
      <w:pPr>
        <w:pStyle w:val="IEEEParagraph"/>
        <w:ind w:firstLine="0"/>
        <w:rPr>
          <w:rFonts w:ascii="Century" w:hAnsi="Century"/>
          <w:lang w:val="en-US"/>
        </w:rPr>
      </w:pPr>
      <w:r>
        <w:rPr>
          <w:rFonts w:ascii="Century" w:hAnsi="Century"/>
          <w:noProof/>
          <w:lang w:val="en-US"/>
        </w:rPr>
        <w:drawing>
          <wp:anchor distT="0" distB="0" distL="114300" distR="114300" simplePos="0" relativeHeight="251667968" behindDoc="1" locked="0" layoutInCell="1" allowOverlap="1" wp14:anchorId="414F1438" wp14:editId="63F14D20">
            <wp:simplePos x="0" y="0"/>
            <wp:positionH relativeFrom="column">
              <wp:posOffset>622015</wp:posOffset>
            </wp:positionH>
            <wp:positionV relativeFrom="paragraph">
              <wp:posOffset>23655</wp:posOffset>
            </wp:positionV>
            <wp:extent cx="4427855" cy="2451735"/>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7855" cy="2451735"/>
                    </a:xfrm>
                    <a:prstGeom prst="rect">
                      <a:avLst/>
                    </a:prstGeom>
                  </pic:spPr>
                </pic:pic>
              </a:graphicData>
            </a:graphic>
            <wp14:sizeRelH relativeFrom="page">
              <wp14:pctWidth>0</wp14:pctWidth>
            </wp14:sizeRelH>
            <wp14:sizeRelV relativeFrom="page">
              <wp14:pctHeight>0</wp14:pctHeight>
            </wp14:sizeRelV>
          </wp:anchor>
        </w:drawing>
      </w:r>
    </w:p>
    <w:p w14:paraId="53E257C5" w14:textId="330D85C8" w:rsidR="00ED02E4" w:rsidRDefault="00ED02E4" w:rsidP="00A40392">
      <w:pPr>
        <w:pStyle w:val="IEEEParagraph"/>
        <w:ind w:firstLine="0"/>
        <w:rPr>
          <w:rFonts w:ascii="Century" w:hAnsi="Century"/>
          <w:lang w:val="en-US"/>
        </w:rPr>
      </w:pPr>
    </w:p>
    <w:p w14:paraId="281F9F40" w14:textId="602D25B3" w:rsidR="00A40392" w:rsidRDefault="00A40392" w:rsidP="00A40392">
      <w:pPr>
        <w:pStyle w:val="IEEEParagraph"/>
        <w:ind w:firstLine="0"/>
        <w:rPr>
          <w:rFonts w:ascii="Century" w:hAnsi="Century"/>
          <w:lang w:val="en-US"/>
        </w:rPr>
      </w:pPr>
    </w:p>
    <w:p w14:paraId="132D7D11" w14:textId="77777777" w:rsidR="00ED02E4" w:rsidRDefault="00ED02E4" w:rsidP="00A40392">
      <w:pPr>
        <w:pStyle w:val="IEEEParagraph"/>
        <w:ind w:firstLine="0"/>
        <w:rPr>
          <w:rFonts w:ascii="Century" w:hAnsi="Century"/>
          <w:lang w:val="en-US"/>
        </w:rPr>
      </w:pPr>
    </w:p>
    <w:p w14:paraId="1B4EB1BB" w14:textId="77777777" w:rsidR="00ED02E4" w:rsidRDefault="00ED02E4" w:rsidP="00A40392">
      <w:pPr>
        <w:pStyle w:val="IEEEParagraph"/>
        <w:ind w:firstLine="0"/>
        <w:rPr>
          <w:rFonts w:ascii="Century" w:hAnsi="Century"/>
          <w:lang w:val="en-US"/>
        </w:rPr>
      </w:pPr>
    </w:p>
    <w:p w14:paraId="1BF665C7" w14:textId="77777777" w:rsidR="00ED02E4" w:rsidRDefault="00ED02E4" w:rsidP="00A40392">
      <w:pPr>
        <w:pStyle w:val="IEEEParagraph"/>
        <w:ind w:firstLine="0"/>
        <w:rPr>
          <w:rFonts w:ascii="Century" w:hAnsi="Century"/>
          <w:lang w:val="en-US"/>
        </w:rPr>
      </w:pPr>
    </w:p>
    <w:p w14:paraId="02DF440B" w14:textId="77777777" w:rsidR="00ED02E4" w:rsidRDefault="00ED02E4" w:rsidP="00A40392">
      <w:pPr>
        <w:pStyle w:val="IEEEParagraph"/>
        <w:ind w:firstLine="0"/>
        <w:rPr>
          <w:rFonts w:ascii="Century" w:hAnsi="Century"/>
          <w:lang w:val="en-US"/>
        </w:rPr>
      </w:pPr>
    </w:p>
    <w:p w14:paraId="6153E06B" w14:textId="77777777" w:rsidR="00ED02E4" w:rsidRDefault="00ED02E4" w:rsidP="00A40392">
      <w:pPr>
        <w:pStyle w:val="IEEEParagraph"/>
        <w:ind w:firstLine="0"/>
        <w:rPr>
          <w:rFonts w:ascii="Century" w:hAnsi="Century"/>
          <w:lang w:val="en-US"/>
        </w:rPr>
      </w:pPr>
    </w:p>
    <w:p w14:paraId="358F903D" w14:textId="77777777" w:rsidR="00ED02E4" w:rsidRDefault="00ED02E4" w:rsidP="00A40392">
      <w:pPr>
        <w:pStyle w:val="IEEEParagraph"/>
        <w:ind w:firstLine="0"/>
        <w:rPr>
          <w:rFonts w:ascii="Century" w:hAnsi="Century"/>
          <w:lang w:val="en-US"/>
        </w:rPr>
      </w:pPr>
    </w:p>
    <w:p w14:paraId="2F0B7B97" w14:textId="77777777" w:rsidR="00ED02E4" w:rsidRDefault="00ED02E4" w:rsidP="00A40392">
      <w:pPr>
        <w:pStyle w:val="IEEEParagraph"/>
        <w:ind w:firstLine="0"/>
        <w:rPr>
          <w:rFonts w:ascii="Century" w:hAnsi="Century"/>
          <w:lang w:val="en-US"/>
        </w:rPr>
      </w:pPr>
    </w:p>
    <w:p w14:paraId="6747825F" w14:textId="77777777" w:rsidR="00ED02E4" w:rsidRDefault="00ED02E4" w:rsidP="00A40392">
      <w:pPr>
        <w:pStyle w:val="IEEEParagraph"/>
        <w:ind w:firstLine="0"/>
        <w:rPr>
          <w:rFonts w:ascii="Century" w:hAnsi="Century"/>
          <w:lang w:val="en-US"/>
        </w:rPr>
      </w:pPr>
    </w:p>
    <w:p w14:paraId="5DC0EB69" w14:textId="77777777" w:rsidR="00ED02E4" w:rsidRDefault="00ED02E4" w:rsidP="00A40392">
      <w:pPr>
        <w:pStyle w:val="IEEEParagraph"/>
        <w:ind w:firstLine="0"/>
        <w:rPr>
          <w:rFonts w:ascii="Century" w:hAnsi="Century"/>
          <w:lang w:val="en-US"/>
        </w:rPr>
      </w:pPr>
    </w:p>
    <w:p w14:paraId="157B8D40" w14:textId="77777777" w:rsidR="00ED02E4" w:rsidRDefault="00ED02E4" w:rsidP="00A40392">
      <w:pPr>
        <w:pStyle w:val="IEEEParagraph"/>
        <w:ind w:firstLine="0"/>
        <w:rPr>
          <w:rFonts w:ascii="Century" w:hAnsi="Century"/>
          <w:lang w:val="en-US"/>
        </w:rPr>
      </w:pPr>
    </w:p>
    <w:p w14:paraId="0C046977" w14:textId="77777777" w:rsidR="00ED02E4" w:rsidRDefault="00ED02E4" w:rsidP="00A40392">
      <w:pPr>
        <w:pStyle w:val="IEEEParagraph"/>
        <w:ind w:firstLine="0"/>
        <w:rPr>
          <w:rFonts w:ascii="Century" w:hAnsi="Century"/>
          <w:lang w:val="en-US"/>
        </w:rPr>
      </w:pPr>
    </w:p>
    <w:p w14:paraId="6ABCB69A" w14:textId="681EDB9F" w:rsidR="00ED02E4" w:rsidRDefault="00ED02E4" w:rsidP="00ED02E4">
      <w:pPr>
        <w:pStyle w:val="IEEEParagraph"/>
        <w:ind w:firstLine="0"/>
        <w:jc w:val="center"/>
        <w:rPr>
          <w:rFonts w:ascii="Century" w:hAnsi="Century"/>
          <w:lang w:val="en-US"/>
        </w:rPr>
      </w:pPr>
      <w:r w:rsidRPr="00F349F8">
        <w:rPr>
          <w:rFonts w:ascii="Century" w:hAnsi="Century"/>
          <w:b/>
          <w:bCs/>
          <w:lang w:val="en-US"/>
        </w:rPr>
        <w:t xml:space="preserve">Gambar </w:t>
      </w:r>
      <w:r w:rsidR="00B45003">
        <w:rPr>
          <w:rFonts w:ascii="Century" w:hAnsi="Century"/>
          <w:b/>
          <w:bCs/>
          <w:lang w:val="en-US"/>
        </w:rPr>
        <w:t>3</w:t>
      </w:r>
      <w:r w:rsidRPr="00F349F8">
        <w:rPr>
          <w:rFonts w:ascii="Century" w:hAnsi="Century"/>
          <w:b/>
          <w:bCs/>
          <w:lang w:val="en-US"/>
        </w:rPr>
        <w:t>.</w:t>
      </w:r>
      <w:r>
        <w:rPr>
          <w:rFonts w:ascii="Century" w:hAnsi="Century"/>
          <w:lang w:val="en-US"/>
        </w:rPr>
        <w:t xml:space="preserve"> </w:t>
      </w:r>
      <w:r w:rsidR="00A22F3B">
        <w:rPr>
          <w:rFonts w:ascii="Century" w:hAnsi="Century"/>
          <w:lang w:val="en-US"/>
        </w:rPr>
        <w:t>Sosialisasi Pendampingan 1000 Hari Pertama Kehidupan</w:t>
      </w:r>
    </w:p>
    <w:p w14:paraId="2076A89E" w14:textId="31BBA549" w:rsidR="00E77A2C" w:rsidRDefault="00B45003" w:rsidP="000079B2">
      <w:pPr>
        <w:pStyle w:val="IEEEParagraph"/>
        <w:ind w:firstLine="0"/>
        <w:rPr>
          <w:rFonts w:ascii="Century" w:hAnsi="Century"/>
          <w:lang w:val="en-US"/>
        </w:rPr>
      </w:pPr>
      <w:r>
        <w:rPr>
          <w:rFonts w:ascii="Century" w:hAnsi="Century"/>
          <w:lang w:val="en-US"/>
        </w:rPr>
        <w:t>Sebelum sosialisasi mayoritas 70% kader mempunyai pengetahuan yang cukup tentang pendampingan 1000 hari pertama kehidupan, 30% kader pengetahuan yang kurang tentang pendampingan 1000 hari pertama kehidupan dan belum ada kader yang mempunyai pengetahuan baik tentang pedampingan 1000 hari pertama kehidupan. Tetapi setelah dilakukan sosialisasi tentang pendampingan 1000 hari pertama kehidupan pengetahuan kader meningkat 100% menjadi baik. Materi s</w:t>
      </w:r>
      <w:r w:rsidR="000A6C62">
        <w:rPr>
          <w:rFonts w:ascii="Century" w:hAnsi="Century"/>
          <w:lang w:val="en-US"/>
        </w:rPr>
        <w:t>osialisasi</w:t>
      </w:r>
      <w:r>
        <w:rPr>
          <w:rFonts w:ascii="Century" w:hAnsi="Century"/>
          <w:lang w:val="en-US"/>
        </w:rPr>
        <w:t xml:space="preserve"> </w:t>
      </w:r>
      <w:r w:rsidR="000A6C62">
        <w:rPr>
          <w:rFonts w:ascii="Century" w:hAnsi="Century"/>
          <w:lang w:val="en-US"/>
        </w:rPr>
        <w:t xml:space="preserve"> managemen laktasi meliputi ASI eksklusif, ASI perah, cara memerah ASI, cara menyimpan ASI perah, cara memberikan ASI perah dan langkah menuju keberhasilan menyusui. Sosialisasi imunisasi meliputi pengertian, tujuan, manfaat imunisasi dan jadwal pelaksanaan. Sosialisasi pertumbuhan dan perkembangan anak meliputi pengertian, ciri dan prinsip tumbuh kembang anak, faktor yang mempengaruhi kualitas tumbuh kembang anak, aspek perkembangan yang dipantau, periode tumbuh kembang anak, tahap pertumbuhan dan perkembangan gerak kasar, perkembangan gerak halus, perkembangan sosial dan kemandirian dan perkembangan bahasa dan cara menstimulasi gerak halus. Setelah sosialisasi dilakukan kader diminta untuk mengisi kuesioner postest. </w:t>
      </w:r>
    </w:p>
    <w:p w14:paraId="4F275068" w14:textId="32447A3B" w:rsidR="00E77A2C" w:rsidRDefault="00E77A2C" w:rsidP="000079B2">
      <w:pPr>
        <w:pStyle w:val="IEEEParagraph"/>
        <w:ind w:firstLine="0"/>
        <w:rPr>
          <w:rFonts w:ascii="Century" w:hAnsi="Century"/>
          <w:lang w:val="en-US"/>
        </w:rPr>
      </w:pPr>
    </w:p>
    <w:p w14:paraId="2CFA3EFE" w14:textId="7B6CB8D2" w:rsidR="00ED02E4" w:rsidRDefault="00ED02E4" w:rsidP="000079B2">
      <w:pPr>
        <w:pStyle w:val="IEEEParagraph"/>
        <w:ind w:firstLine="0"/>
        <w:rPr>
          <w:rFonts w:ascii="Century" w:hAnsi="Century"/>
          <w:lang w:val="en-US"/>
        </w:rPr>
      </w:pPr>
      <w:r>
        <w:rPr>
          <w:rFonts w:ascii="Century" w:hAnsi="Century"/>
          <w:lang w:val="en-US"/>
        </w:rPr>
        <w:t xml:space="preserve">3. </w:t>
      </w:r>
      <w:r w:rsidR="000A6C62">
        <w:rPr>
          <w:rFonts w:ascii="Century" w:hAnsi="Century"/>
          <w:lang w:val="en-US"/>
        </w:rPr>
        <w:t>Pelantikan Kader Pendamping 1000 Hari Pertama Kehidupan</w:t>
      </w:r>
    </w:p>
    <w:p w14:paraId="14FB39B7" w14:textId="6375B49C" w:rsidR="00B45003" w:rsidRDefault="00B45003" w:rsidP="000079B2">
      <w:pPr>
        <w:pStyle w:val="IEEEParagraph"/>
        <w:ind w:firstLine="0"/>
        <w:rPr>
          <w:rFonts w:ascii="Century" w:hAnsi="Century"/>
          <w:lang w:val="en-US"/>
        </w:rPr>
      </w:pPr>
      <w:r>
        <w:rPr>
          <w:rFonts w:ascii="Century" w:hAnsi="Century"/>
          <w:lang w:val="en-US"/>
        </w:rPr>
        <w:t>Tujuan dari kegiatan ini karena ingin membentuk sekelompok orang yang mempunyai visi dan misi yang sama dalam melakukan upaya pencegahan stunting. Pembentukan konsep pengetahuan yang sama dilakukan melalui sosialisasi dan pelatihan agar sumber daya manusia mampu melaksanakan tugasnya dengan baik</w:t>
      </w:r>
      <w:r w:rsidR="00464FBB">
        <w:rPr>
          <w:rFonts w:ascii="Century" w:hAnsi="Century"/>
          <w:lang w:val="en-US"/>
        </w:rPr>
        <w:t xml:space="preserve"> </w:t>
      </w:r>
      <w:r w:rsidR="00464FBB">
        <w:rPr>
          <w:rFonts w:ascii="Century" w:hAnsi="Century"/>
          <w:lang w:val="en-US"/>
        </w:rPr>
        <w:fldChar w:fldCharType="begin" w:fldLock="1"/>
      </w:r>
      <w:r w:rsidR="00464FBB">
        <w:rPr>
          <w:rFonts w:ascii="Century" w:hAnsi="Century"/>
          <w:lang w:val="en-US"/>
        </w:rPr>
        <w:instrText>ADDIN CSL_CITATION {"citationItems":[{"id":"ITEM-1","itemData":{"DOI":"10.1016/j.nut.2021.111532","ISSN":"08999007","abstract":"Objective: This study aimed to identify determinant factors of stunting and wasting in street children ages 5 to 18 y in Northwest Ethiopia. Materials and methods: A community-based cross-sectional study design was employed. An interviewer-administered, structured, and pretested questionnaire was used to collect the data. A convenience sampling technique was used to recruit participants. Stunting and wasting were defined as having a height-for-age and weight-for-height Z score of less than –2 SDs, respectively. Both bivariable and multivariable logistic regression analyses were fitted to identify factors associated with stunting and wasting. A 95% confidence interval (CI) and P &lt; 0.05 were used to declare statistical significance. Results: The overall prevalence of stunting and wasting was 46.4% (95% CI: 41.6–51.5%) and 15.3 % (95% CI: 11.7–19.0%), respectively. Age (adjusted odds ratio [AOR] = 0.18, 95% CI: 0.08, 0.47), substance use (AOR = 2.07, 95% CI: 1.33, 3.21), and loss of appetite (AOR = 2.00, 95% CI: 1.31, 3.04) were independently associated with stunting. Whereas age (AOR = 0.49, 95% CI: 0.27, 0.89), illness (AOR = 2.38, 95% CI: 1.27, 4.48), and open defecation (AOR = 2.27, 95% CI: 1.14, 4.51) were factors associated with wasting. Conclusion: Stunting and wasting were found to be critical problems in street children. Age, loss of appetite, and substance use were significantly associated with stunting, whereas child age, illness, and open defecation practice were significantly associated with wasting. Thus, tailored nutritional interventions are urgently required in this population to improve their nutritional status.","author":[{"dropping-particle":"","family":"Mulu","given":"Nega","non-dropping-particle":"","parse-names":false,"suffix":""},{"dropping-particle":"","family":"Mohammed","given":"Bekrie","non-dropping-particle":"","parse-names":false,"suffix":""},{"dropping-particle":"","family":"Woldie","given":"Haile","non-dropping-particle":"","parse-names":false,"suffix":""},{"dropping-particle":"","family":"Shitu","given":"Kegnie","non-dropping-particle":"","parse-names":false,"suffix":""}],"container-title":"Nutrition","id":"ITEM-1","issued":{"date-parts":[["2022"]]},"page":"111532","title":"Determinants of stunting and wasting in street children in Northwest Ethiopia: A community-based study","type":"article","volume":"94"},"uris":["http://www.mendeley.com/documents/?uuid=f1a2da06-b5bf-4b17-b55a-c23cca79c407"]}],"mendeley":{"formattedCitation":"(Mulu et al., 2022)","plainTextFormattedCitation":"(Mulu et al., 2022)","previouslyFormattedCitation":"(Mulu et al., 2022)"},"properties":{"noteIndex":0},"schema":"https://github.com/citation-style-language/schema/raw/master/csl-citation.json"}</w:instrText>
      </w:r>
      <w:r w:rsidR="00464FBB">
        <w:rPr>
          <w:rFonts w:ascii="Century" w:hAnsi="Century"/>
          <w:lang w:val="en-US"/>
        </w:rPr>
        <w:fldChar w:fldCharType="separate"/>
      </w:r>
      <w:r w:rsidR="00464FBB" w:rsidRPr="00464FBB">
        <w:rPr>
          <w:rFonts w:ascii="Century" w:hAnsi="Century"/>
          <w:noProof/>
          <w:lang w:val="en-US"/>
        </w:rPr>
        <w:t>(Mulu et al., 2022)</w:t>
      </w:r>
      <w:r w:rsidR="00464FBB">
        <w:rPr>
          <w:rFonts w:ascii="Century" w:hAnsi="Century"/>
          <w:lang w:val="en-US"/>
        </w:rPr>
        <w:fldChar w:fldCharType="end"/>
      </w:r>
      <w:r>
        <w:rPr>
          <w:rFonts w:ascii="Century" w:hAnsi="Century"/>
          <w:lang w:val="en-US"/>
        </w:rPr>
        <w:t>. Selain itu manfaat adanya kader</w:t>
      </w:r>
      <w:r w:rsidR="0072066E">
        <w:rPr>
          <w:rFonts w:ascii="Century" w:hAnsi="Century"/>
          <w:lang w:val="en-US"/>
        </w:rPr>
        <w:t xml:space="preserve"> dapat meningkatkan profesionalitas dalam interaksi sehingga konsep pemahaman pengetahuan tidak melenceng</w:t>
      </w:r>
      <w:r w:rsidR="00464FBB">
        <w:rPr>
          <w:rFonts w:ascii="Century" w:hAnsi="Century"/>
          <w:lang w:val="en-US"/>
        </w:rPr>
        <w:t xml:space="preserve"> </w:t>
      </w:r>
      <w:r w:rsidR="00464FBB">
        <w:rPr>
          <w:rFonts w:ascii="Century" w:hAnsi="Century"/>
          <w:lang w:val="en-US"/>
        </w:rPr>
        <w:fldChar w:fldCharType="begin" w:fldLock="1"/>
      </w:r>
      <w:r w:rsidR="00464FBB">
        <w:rPr>
          <w:rFonts w:ascii="Century" w:hAnsi="Century"/>
          <w:lang w:val="en-US"/>
        </w:rPr>
        <w:instrText>ADDIN CSL_CITATION {"citationItems":[{"id":"ITEM-1","itemData":{"ISSN":"2356-3346","abstract":"… METODE PENELITIAN Desain penelitian yang digunakan adalah quasy-eksperimental dengan non equivalent control group design.10 Jumlah sampel sebanyak 32 kader pada kelompok eksperimen … 3. Pengaruh Pelatihan Kader terhadap Tingkat Pengetahuan, Sikap …","author":[{"dropping-particle":"","family":"Purnamasari","given":"Heni","non-dropping-particle":"","parse-names":false,"suffix":""},{"dropping-particle":"","family":"Shaluhiyah","given":"Zahroh","non-dropping-particle":"","parse-names":false,"suffix":""},{"dropping-particle":"","family":"Kusumawati","given":"Aditya","non-dropping-particle":"","parse-names":false,"suffix":""},{"dropping-particle":"","family":"Fakultas","given":"Mahasiswa","non-dropping-particle":"","parse-names":false,"suffix":""},{"dropping-particle":"","family":"Masyarakat","given":"Kesehatan","non-dropping-particle":"","parse-names":false,"suffix":""},{"dropping-particle":"","family":"Diponegoro","given":"Universitas","non-dropping-particle":"","parse-names":false,"suffix":""},{"dropping-particle":"","family":"Pengajar","given":"Staf","non-dropping-particle":"","parse-names":false,"suffix":""},{"dropping-particle":"","family":"Sarjana","given":"Program","non-dropping-particle":"","parse-names":false,"suffix":""},{"dropping-particle":"","family":"Kesehatan","given":"Ilmu","non-dropping-particle":"","parse-names":false,"suffix":""},{"dropping-particle":"","family":"Universitas","given":"Masyarakat","non-dropping-particle":"","parse-names":false,"suffix":""}],"container-title":"Jurnal Kesehatan Masyarakat (e-Journal)","id":"ITEM-1","issue":"3","issued":{"date-parts":[["2020"]]},"page":"432-439","title":"Pelatihan Kader Posyandu Sebagai Upaya Pencegahan Stunting Pada Balita Di Wilayah Kerja Puskesmas Margadana Dan Puskesmas Tegal Selatan Kota Tegal","type":"article-journal","volume":"8"},"uris":["http://www.mendeley.com/documents/?uuid=c34d3578-b73b-4728-9d01-b1cdd4b16643"]}],"mendeley":{"formattedCitation":"(Purnamasari et al., 2020)","plainTextFormattedCitation":"(Purnamasari et al., 2020)","previouslyFormattedCitation":"(Purnamasari et al., 2020)"},"properties":{"noteIndex":0},"schema":"https://github.com/citation-style-language/schema/raw/master/csl-citation.json"}</w:instrText>
      </w:r>
      <w:r w:rsidR="00464FBB">
        <w:rPr>
          <w:rFonts w:ascii="Century" w:hAnsi="Century"/>
          <w:lang w:val="en-US"/>
        </w:rPr>
        <w:fldChar w:fldCharType="separate"/>
      </w:r>
      <w:r w:rsidR="00464FBB" w:rsidRPr="00464FBB">
        <w:rPr>
          <w:rFonts w:ascii="Century" w:hAnsi="Century"/>
          <w:noProof/>
          <w:lang w:val="en-US"/>
        </w:rPr>
        <w:t>(Purnamasari et al., 2020)</w:t>
      </w:r>
      <w:r w:rsidR="00464FBB">
        <w:rPr>
          <w:rFonts w:ascii="Century" w:hAnsi="Century"/>
          <w:lang w:val="en-US"/>
        </w:rPr>
        <w:fldChar w:fldCharType="end"/>
      </w:r>
      <w:r w:rsidR="0072066E">
        <w:rPr>
          <w:rFonts w:ascii="Century" w:hAnsi="Century"/>
          <w:lang w:val="en-US"/>
        </w:rPr>
        <w:t>.</w:t>
      </w:r>
    </w:p>
    <w:p w14:paraId="741F7F8D" w14:textId="57B42CCB" w:rsidR="00ED02E4" w:rsidRDefault="000A6C62" w:rsidP="000079B2">
      <w:pPr>
        <w:pStyle w:val="IEEEParagraph"/>
        <w:ind w:firstLine="0"/>
        <w:rPr>
          <w:rFonts w:ascii="Century" w:hAnsi="Century"/>
          <w:lang w:val="en-US"/>
        </w:rPr>
      </w:pPr>
      <w:r>
        <w:rPr>
          <w:rFonts w:ascii="Century" w:hAnsi="Century"/>
          <w:noProof/>
          <w:lang w:val="en-US"/>
        </w:rPr>
        <w:drawing>
          <wp:anchor distT="0" distB="0" distL="114300" distR="114300" simplePos="0" relativeHeight="251668992" behindDoc="1" locked="0" layoutInCell="1" allowOverlap="1" wp14:anchorId="65ACBDEE" wp14:editId="4EB546AA">
            <wp:simplePos x="0" y="0"/>
            <wp:positionH relativeFrom="column">
              <wp:posOffset>651510</wp:posOffset>
            </wp:positionH>
            <wp:positionV relativeFrom="paragraph">
              <wp:posOffset>182999</wp:posOffset>
            </wp:positionV>
            <wp:extent cx="4043257" cy="22745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3257" cy="2274570"/>
                    </a:xfrm>
                    <a:prstGeom prst="rect">
                      <a:avLst/>
                    </a:prstGeom>
                  </pic:spPr>
                </pic:pic>
              </a:graphicData>
            </a:graphic>
            <wp14:sizeRelH relativeFrom="page">
              <wp14:pctWidth>0</wp14:pctWidth>
            </wp14:sizeRelH>
            <wp14:sizeRelV relativeFrom="page">
              <wp14:pctHeight>0</wp14:pctHeight>
            </wp14:sizeRelV>
          </wp:anchor>
        </w:drawing>
      </w:r>
    </w:p>
    <w:p w14:paraId="00D305A8" w14:textId="075B6166" w:rsidR="00ED02E4" w:rsidRDefault="00ED02E4" w:rsidP="000079B2">
      <w:pPr>
        <w:pStyle w:val="IEEEParagraph"/>
        <w:ind w:firstLine="0"/>
        <w:rPr>
          <w:rFonts w:ascii="Century" w:hAnsi="Century"/>
          <w:lang w:val="en-US"/>
        </w:rPr>
      </w:pPr>
    </w:p>
    <w:p w14:paraId="433A919F" w14:textId="1BC1314F" w:rsidR="00ED02E4" w:rsidRDefault="00ED02E4" w:rsidP="000079B2">
      <w:pPr>
        <w:pStyle w:val="IEEEParagraph"/>
        <w:ind w:firstLine="0"/>
        <w:rPr>
          <w:rFonts w:ascii="Century" w:hAnsi="Century"/>
          <w:lang w:val="en-US"/>
        </w:rPr>
      </w:pPr>
    </w:p>
    <w:p w14:paraId="208C1C55" w14:textId="3A27A8B8" w:rsidR="00ED02E4" w:rsidRDefault="00ED02E4" w:rsidP="000079B2">
      <w:pPr>
        <w:pStyle w:val="IEEEParagraph"/>
        <w:ind w:firstLine="0"/>
        <w:rPr>
          <w:rFonts w:ascii="Century" w:hAnsi="Century"/>
          <w:lang w:val="en-US"/>
        </w:rPr>
      </w:pPr>
    </w:p>
    <w:p w14:paraId="1E806B65" w14:textId="3FA4BF48" w:rsidR="00ED02E4" w:rsidRDefault="00ED02E4" w:rsidP="000079B2">
      <w:pPr>
        <w:pStyle w:val="IEEEParagraph"/>
        <w:ind w:firstLine="0"/>
        <w:rPr>
          <w:rFonts w:ascii="Century" w:hAnsi="Century"/>
          <w:lang w:val="en-US"/>
        </w:rPr>
      </w:pPr>
    </w:p>
    <w:p w14:paraId="2E4B12D6" w14:textId="111E61E1" w:rsidR="00ED02E4" w:rsidRDefault="00ED02E4" w:rsidP="000079B2">
      <w:pPr>
        <w:pStyle w:val="IEEEParagraph"/>
        <w:ind w:firstLine="0"/>
        <w:rPr>
          <w:rFonts w:ascii="Century" w:hAnsi="Century"/>
          <w:lang w:val="en-US"/>
        </w:rPr>
      </w:pPr>
    </w:p>
    <w:p w14:paraId="559DA8D0" w14:textId="42834C99" w:rsidR="00ED02E4" w:rsidRDefault="00ED02E4" w:rsidP="000079B2">
      <w:pPr>
        <w:pStyle w:val="IEEEParagraph"/>
        <w:ind w:firstLine="0"/>
        <w:rPr>
          <w:rFonts w:ascii="Century" w:hAnsi="Century"/>
          <w:lang w:val="en-US"/>
        </w:rPr>
      </w:pPr>
    </w:p>
    <w:p w14:paraId="421E5423" w14:textId="208E924A" w:rsidR="00ED02E4" w:rsidRDefault="00ED02E4" w:rsidP="000079B2">
      <w:pPr>
        <w:pStyle w:val="IEEEParagraph"/>
        <w:ind w:firstLine="0"/>
        <w:rPr>
          <w:rFonts w:ascii="Century" w:hAnsi="Century"/>
          <w:lang w:val="en-US"/>
        </w:rPr>
      </w:pPr>
    </w:p>
    <w:p w14:paraId="188EF6FA" w14:textId="3FA5A358" w:rsidR="00ED02E4" w:rsidRDefault="00ED02E4" w:rsidP="000079B2">
      <w:pPr>
        <w:pStyle w:val="IEEEParagraph"/>
        <w:ind w:firstLine="0"/>
        <w:rPr>
          <w:rFonts w:ascii="Century" w:hAnsi="Century"/>
          <w:lang w:val="en-US"/>
        </w:rPr>
      </w:pPr>
    </w:p>
    <w:p w14:paraId="50784E98" w14:textId="326BFF14" w:rsidR="00ED02E4" w:rsidRDefault="00ED02E4" w:rsidP="000079B2">
      <w:pPr>
        <w:pStyle w:val="IEEEParagraph"/>
        <w:ind w:firstLine="0"/>
        <w:rPr>
          <w:rFonts w:ascii="Century" w:hAnsi="Century"/>
          <w:lang w:val="en-US"/>
        </w:rPr>
      </w:pPr>
    </w:p>
    <w:p w14:paraId="74255E48" w14:textId="589EDCF3" w:rsidR="00ED02E4" w:rsidRDefault="00ED02E4" w:rsidP="000079B2">
      <w:pPr>
        <w:pStyle w:val="IEEEParagraph"/>
        <w:ind w:firstLine="0"/>
        <w:rPr>
          <w:rFonts w:ascii="Century" w:hAnsi="Century"/>
          <w:lang w:val="en-US"/>
        </w:rPr>
      </w:pPr>
    </w:p>
    <w:p w14:paraId="618F4C96" w14:textId="517A0F6D" w:rsidR="00ED02E4" w:rsidRDefault="00ED02E4" w:rsidP="000079B2">
      <w:pPr>
        <w:pStyle w:val="IEEEParagraph"/>
        <w:ind w:firstLine="0"/>
        <w:rPr>
          <w:rFonts w:ascii="Century" w:hAnsi="Century"/>
          <w:lang w:val="en-US"/>
        </w:rPr>
      </w:pPr>
    </w:p>
    <w:p w14:paraId="52AEA8E1" w14:textId="1191A93E" w:rsidR="00ED02E4" w:rsidRDefault="00ED02E4" w:rsidP="000079B2">
      <w:pPr>
        <w:pStyle w:val="IEEEParagraph"/>
        <w:ind w:firstLine="0"/>
        <w:rPr>
          <w:rFonts w:ascii="Century" w:hAnsi="Century"/>
          <w:lang w:val="en-US"/>
        </w:rPr>
      </w:pPr>
    </w:p>
    <w:p w14:paraId="501E650D" w14:textId="391779BE" w:rsidR="00ED02E4" w:rsidRDefault="00ED02E4" w:rsidP="000079B2">
      <w:pPr>
        <w:pStyle w:val="IEEEParagraph"/>
        <w:ind w:firstLine="0"/>
        <w:rPr>
          <w:rFonts w:ascii="Century" w:hAnsi="Century"/>
          <w:lang w:val="en-US"/>
        </w:rPr>
      </w:pPr>
    </w:p>
    <w:p w14:paraId="21657A0C" w14:textId="7EA345B1" w:rsidR="00ED02E4" w:rsidRDefault="00ED02E4" w:rsidP="00ED02E4">
      <w:pPr>
        <w:pStyle w:val="IEEEParagraph"/>
        <w:ind w:firstLine="0"/>
        <w:jc w:val="center"/>
        <w:rPr>
          <w:rFonts w:ascii="Century" w:hAnsi="Century"/>
          <w:lang w:val="en-US"/>
        </w:rPr>
      </w:pPr>
      <w:r w:rsidRPr="00F349F8">
        <w:rPr>
          <w:rFonts w:ascii="Century" w:hAnsi="Century"/>
          <w:b/>
          <w:bCs/>
          <w:lang w:val="en-US"/>
        </w:rPr>
        <w:t xml:space="preserve">Gambar </w:t>
      </w:r>
      <w:r w:rsidR="00B45003">
        <w:rPr>
          <w:rFonts w:ascii="Century" w:hAnsi="Century"/>
          <w:b/>
          <w:bCs/>
          <w:lang w:val="en-US"/>
        </w:rPr>
        <w:t>4</w:t>
      </w:r>
      <w:r w:rsidRPr="00F349F8">
        <w:rPr>
          <w:rFonts w:ascii="Century" w:hAnsi="Century"/>
          <w:b/>
          <w:bCs/>
          <w:lang w:val="en-US"/>
        </w:rPr>
        <w:t>.</w:t>
      </w:r>
      <w:r>
        <w:rPr>
          <w:rFonts w:ascii="Century" w:hAnsi="Century"/>
          <w:lang w:val="en-US"/>
        </w:rPr>
        <w:t xml:space="preserve"> </w:t>
      </w:r>
      <w:r w:rsidR="0072066E">
        <w:rPr>
          <w:rFonts w:ascii="Century" w:hAnsi="Century"/>
          <w:lang w:val="en-US"/>
        </w:rPr>
        <w:t>Pelantikan Kader Pendamping 1000 Hari Pertama Kehidupan</w:t>
      </w:r>
    </w:p>
    <w:p w14:paraId="689BB541" w14:textId="77777777" w:rsidR="00E77A2C" w:rsidRDefault="00E77A2C" w:rsidP="00E77A2C">
      <w:pPr>
        <w:pStyle w:val="IEEEParagraph"/>
        <w:ind w:firstLine="0"/>
        <w:rPr>
          <w:rFonts w:ascii="Century" w:hAnsi="Century"/>
          <w:lang w:val="en-US"/>
        </w:rPr>
      </w:pPr>
    </w:p>
    <w:p w14:paraId="01105B12" w14:textId="06D328A0" w:rsidR="00512DCF" w:rsidRDefault="00B45003" w:rsidP="00F932FE">
      <w:pPr>
        <w:pStyle w:val="IEEEParagraph"/>
        <w:ind w:firstLine="0"/>
        <w:rPr>
          <w:rFonts w:ascii="Century" w:hAnsi="Century"/>
        </w:rPr>
      </w:pPr>
      <w:r>
        <w:rPr>
          <w:rFonts w:ascii="Century" w:hAnsi="Century"/>
          <w:lang w:val="en-US"/>
        </w:rPr>
        <w:t>Kader yang mempunyai pengetahuan dengan kategori baik setelah mengisi kuesioner posttest kemudian dibuatkan SK yang ditandatangani oleh kepala desa. Kader dilantik oleh kepala Puskesmas Kecamatan Bulango Selatan</w:t>
      </w:r>
      <w:r w:rsidR="00464FBB">
        <w:rPr>
          <w:rFonts w:ascii="Century" w:hAnsi="Century"/>
          <w:lang w:val="en-US"/>
        </w:rPr>
        <w:t xml:space="preserve"> karena Desa Huntu Utara dan Huntu Selatan berada di wilayah Kecamatan Bulango Selatan</w:t>
      </w:r>
      <w:r w:rsidR="000A6C62">
        <w:rPr>
          <w:rFonts w:ascii="Century" w:hAnsi="Century"/>
          <w:lang w:val="en-US"/>
        </w:rPr>
        <w:t xml:space="preserve">. </w:t>
      </w:r>
      <w:r w:rsidR="00512DCF" w:rsidRPr="00512DCF">
        <w:rPr>
          <w:rFonts w:ascii="Century" w:hAnsi="Century"/>
        </w:rPr>
        <w:t xml:space="preserve">Setelah </w:t>
      </w:r>
      <w:r w:rsidR="00F932FE">
        <w:rPr>
          <w:rFonts w:ascii="Century" w:hAnsi="Century"/>
        </w:rPr>
        <w:t xml:space="preserve">dilantik kader bertugas untuk melakukan pendampingan 1000 hari pertama kehidupan pada ibu hamil dan bayi dibawah 2 tahun. Pendampingan yang dilakukan </w:t>
      </w:r>
      <w:r w:rsidR="00392B23">
        <w:rPr>
          <w:rFonts w:ascii="Century" w:hAnsi="Century"/>
        </w:rPr>
        <w:t xml:space="preserve">oleh </w:t>
      </w:r>
      <w:r w:rsidR="00F932FE">
        <w:rPr>
          <w:rFonts w:ascii="Century" w:hAnsi="Century"/>
        </w:rPr>
        <w:t>diawali dengan memberikan materi kepada ibu yang mempunyai bayi dibawah dua</w:t>
      </w:r>
      <w:r w:rsidR="00392B23">
        <w:rPr>
          <w:rFonts w:ascii="Century" w:hAnsi="Century"/>
        </w:rPr>
        <w:t xml:space="preserve"> tahun menggunakan buku. </w:t>
      </w:r>
      <w:r>
        <w:rPr>
          <w:rFonts w:ascii="Century" w:hAnsi="Century"/>
        </w:rPr>
        <w:t xml:space="preserve">Berdasarkan data di Desa Huntu Selatan dan Huntu Utara ada 40 ibu yang mempunyai bayi dibawah usia 2 tahun. Setelah diberikan materi ibu yang mempunyai bayi dibawah usia 2 tahun diberikan </w:t>
      </w:r>
      <w:r w:rsidR="00F932FE">
        <w:rPr>
          <w:rFonts w:ascii="Century" w:hAnsi="Century"/>
        </w:rPr>
        <w:t xml:space="preserve">kuesinoer </w:t>
      </w:r>
      <w:r>
        <w:rPr>
          <w:rFonts w:ascii="Century" w:hAnsi="Century"/>
        </w:rPr>
        <w:t>oleh kader untuk mengetahui pengetahuan ibu tentang 1000 hari pertama kehidupan.</w:t>
      </w:r>
      <w:r w:rsidR="0072066E">
        <w:rPr>
          <w:rFonts w:ascii="Century" w:hAnsi="Century"/>
        </w:rPr>
        <w:t xml:space="preserve"> </w:t>
      </w:r>
      <w:r>
        <w:rPr>
          <w:rFonts w:ascii="Century" w:hAnsi="Century"/>
        </w:rPr>
        <w:t xml:space="preserve">Setelah mengisi kuesioner ibu akan diwawancarai tentang pola asuh yang ditelah ibu lakukan dan kader akan memasukan hasil wawancara kedalam instrumen yang sudah dibagikan saat pelatihan. </w:t>
      </w:r>
    </w:p>
    <w:p w14:paraId="5E022D53" w14:textId="2EF5501C" w:rsidR="0072066E" w:rsidRDefault="0072066E" w:rsidP="00F932FE">
      <w:pPr>
        <w:pStyle w:val="IEEEParagraph"/>
        <w:ind w:firstLine="0"/>
        <w:rPr>
          <w:rFonts w:ascii="Century" w:hAnsi="Century"/>
        </w:rPr>
      </w:pPr>
    </w:p>
    <w:p w14:paraId="535CECCD" w14:textId="76CB8541" w:rsidR="0072066E" w:rsidRDefault="0072066E" w:rsidP="0072066E">
      <w:pPr>
        <w:pStyle w:val="IEEEParagraph"/>
        <w:ind w:firstLine="0"/>
        <w:rPr>
          <w:rFonts w:ascii="Century" w:hAnsi="Century"/>
          <w:lang w:val="en-US"/>
        </w:rPr>
      </w:pPr>
      <w:r>
        <w:rPr>
          <w:rFonts w:ascii="Century" w:hAnsi="Century"/>
          <w:lang w:val="en-US"/>
        </w:rPr>
        <w:t>3. Pemberian Buku Pendampingan 1000 Hari Pertama Kehidupan</w:t>
      </w:r>
    </w:p>
    <w:p w14:paraId="75FB2995" w14:textId="1A160D1A" w:rsidR="003A033B" w:rsidRPr="003A033B" w:rsidRDefault="003A033B" w:rsidP="00B47B11">
      <w:pPr>
        <w:pStyle w:val="IEEEParagraph"/>
        <w:ind w:firstLine="0"/>
        <w:rPr>
          <w:rFonts w:ascii="Roboto" w:hAnsi="Roboto"/>
          <w:color w:val="666666"/>
        </w:rPr>
      </w:pPr>
      <w:r>
        <w:rPr>
          <w:rFonts w:ascii="Century" w:hAnsi="Century"/>
          <w:lang w:val="en-US"/>
        </w:rPr>
        <w:t>Informasi untuk membuka wawasan tentang pengetahuan dapat dilakukan melalui buku</w:t>
      </w:r>
      <w:r w:rsidR="00464FBB">
        <w:rPr>
          <w:rFonts w:ascii="Century" w:hAnsi="Century"/>
          <w:lang w:val="en-US"/>
        </w:rPr>
        <w:t xml:space="preserve"> </w:t>
      </w:r>
      <w:r w:rsidR="00464FBB">
        <w:rPr>
          <w:rFonts w:ascii="Century" w:hAnsi="Century"/>
          <w:lang w:val="en-US"/>
        </w:rPr>
        <w:fldChar w:fldCharType="begin" w:fldLock="1"/>
      </w:r>
      <w:r w:rsidR="00464FBB">
        <w:rPr>
          <w:rFonts w:ascii="Century" w:hAnsi="Century"/>
          <w:lang w:val="en-US"/>
        </w:rPr>
        <w:instrText>ADDIN CSL_CITATION {"citationItems":[{"id":"ITEM-1","itemData":{"author":[{"dropping-particle":"","family":"Purnamayanti","given":"Dwi","non-dropping-particle":"","parse-names":false,"suffix":""},{"dropping-particle":"","family":"Utarini","given":"Eka","non-dropping-particle":"","parse-names":false,"suffix":""}],"container-title":"Jurnal Midwifery Update (MU)","id":"ITEM-1","issue":"2","issued":{"date-parts":[["2018"]]},"page":"50-60","title":"Pemantauan 1000 Hari Pertama Kehidupan Dalam Rangka Pencegahan Stunting Melalui Pelatihan Kader Kesehatan di Desa Menemeng Wilayah Kerja Puskesmas Bagu Kecamatan Pringgarata Kabupaten Lombok Tengah","type":"article-journal","volume":"1"},"uris":["http://www.mendeley.com/documents/?uuid=b6b7fdb2-7aa3-4dcf-a98b-188a963f44d4"]}],"mendeley":{"formattedCitation":"(Purnamayanti &amp; Utarini, 2018)","plainTextFormattedCitation":"(Purnamayanti &amp; Utarini, 2018)","previouslyFormattedCitation":"(Purnamayanti &amp; Utarini, 2018)"},"properties":{"noteIndex":0},"schema":"https://github.com/citation-style-language/schema/raw/master/csl-citation.json"}</w:instrText>
      </w:r>
      <w:r w:rsidR="00464FBB">
        <w:rPr>
          <w:rFonts w:ascii="Century" w:hAnsi="Century"/>
          <w:lang w:val="en-US"/>
        </w:rPr>
        <w:fldChar w:fldCharType="separate"/>
      </w:r>
      <w:r w:rsidR="00464FBB" w:rsidRPr="00464FBB">
        <w:rPr>
          <w:rFonts w:ascii="Century" w:hAnsi="Century"/>
          <w:noProof/>
          <w:lang w:val="en-US"/>
        </w:rPr>
        <w:t>(Purnamayanti &amp; Utarini, 2018)</w:t>
      </w:r>
      <w:r w:rsidR="00464FBB">
        <w:rPr>
          <w:rFonts w:ascii="Century" w:hAnsi="Century"/>
          <w:lang w:val="en-US"/>
        </w:rPr>
        <w:fldChar w:fldCharType="end"/>
      </w:r>
      <w:r>
        <w:rPr>
          <w:rFonts w:ascii="Century" w:hAnsi="Century"/>
          <w:lang w:val="en-US"/>
        </w:rPr>
        <w:t xml:space="preserve">. </w:t>
      </w:r>
      <w:r w:rsidR="0095739B">
        <w:rPr>
          <w:rFonts w:ascii="Century" w:hAnsi="Century"/>
          <w:lang w:val="en-US"/>
        </w:rPr>
        <w:t>Selain itu buku juga mempunyai peran yang tidak dapat diremehkan karena bertindak sebagai penghantar dengan sekeliling</w:t>
      </w:r>
      <w:r w:rsidR="00464FBB">
        <w:rPr>
          <w:rFonts w:ascii="Century" w:hAnsi="Century"/>
          <w:lang w:val="en-US"/>
        </w:rPr>
        <w:t xml:space="preserve"> </w:t>
      </w:r>
      <w:r w:rsidR="00464FBB">
        <w:rPr>
          <w:rFonts w:ascii="Century" w:hAnsi="Century"/>
          <w:lang w:val="en-US"/>
        </w:rPr>
        <w:fldChar w:fldCharType="begin" w:fldLock="1"/>
      </w:r>
      <w:r w:rsidR="00464FBB">
        <w:rPr>
          <w:rFonts w:ascii="Century" w:hAnsi="Century"/>
          <w:lang w:val="en-US"/>
        </w:rPr>
        <w:instrText>ADDIN CSL_CITATION {"citationItems":[{"id":"ITEM-1","itemData":{"DOI":"10.22373/al-ijtimaiyyah.v7i1.9523","ISSN":"2654-5217","abstract":"Abstract: There are 41.12% (29.0370) children experiencing a lack of nutritional intake in children in Wonosobo Regency, this has adversely affected the growth of both physical and non-physical for children due to breast milk intake and unhealthy environment. The purpose of this study was to find out how the role of the LPTP through the religious approach in handling the reduction of stunting rates, and how the role of the LPTP in assisting the reduction of stunting rates in the village of Pagarejo Wonosobo with qualitative research using the Participatory Action Research (PAR) approach. The results of this study indicate that (1) that the assistance provided by LPTP with a religious approach is based on the Al-Qur’an Al-Baqarah verse 233, that is, Allah has instructed a mother to breastfeed her child for up to two years. A father also has a responsibility to be able to provide for the family such as giving proper clothes to his children. (2) In creating conditions of social welfare and a good quality of life, it is necessary to create an environment that is supportive, responsive and empowers individuals and communities. Through the coordination carried out by the LPTP, the Village Government and Local Government to reduce stunting rates is one way to realize community welfare through the RPJM, RKP and APBDes.Keywords: LPTP; Religion; Stunting.Abstrak: Ada 41,12% (29,0370) anak mengalami kurangnya asupan gizi pada anak di Kabupaten Wonosobo, ini telah berdampak buruk bagi pertumbuhan baik fisik maupun non fisik bagi anak akibat asupan air susu ibu dan lingkungan yang kurang sehat. Tujuan penelitian ini adalah untuk mengetahui bagaimana peran LPTP melalui pendekatan Agama dalam penanganan penurunan angka stunting, dan bagaimana peran LPTP dalam pendampingan penanganan penurunan angka stunting di Desa Pagarejo Wonosobo dengan penelitian kualitatif menggunakan pendekatan Participatory Action Research (PAR). Hasil penelitian tersebut menunjukan bahwa (1) pendampingan yang dilakukan oleh LPTP dengan pendekatan agama di dasarkan pada Al-Qur’an Surat Al-Baqarah ayat 233, yakni Allah telah memperintahkan pada seorang ibu agar menyusui anaknya sampai dua tahun lamanya. Seorang ayah juga memiliki tanggung jawab untuk bisa memberikan nafkah bagi keluarga seperti memberi pakaian yang layak kepada anak-anaknya. (2) Dalam menciptakan kondisi kesejahteraan sosial dan kualitas hidup yang baik diperlukan penciptaan lingkungan yang mendukung, responsif dan memberdayakan…","author":[{"dropping-particle":"","family":"Subqi","given":"Imam","non-dropping-particle":"","parse-names":false,"suffix":""},{"dropping-particle":"","family":"Hasan","given":"Saipullah","non-dropping-particle":"","parse-names":false,"suffix":""},{"dropping-particle":"","family":"Riani","given":"Erin","non-dropping-particle":"","parse-names":false,"suffix":""}],"container-title":"Jurnal Al-Ijtimaiyyah","id":"ITEM-1","issue":"1","issued":{"date-parts":[["2021"]]},"page":"111","title":"Peran Lptp Melalui Pendekatan Agama Dan Multisektor Dalam Penanganan Penurunan Angka Stunting Di Desa Pagarejo Wonosobo","type":"article-journal","volume":"7"},"uris":["http://www.mendeley.com/documents/?uuid=0d2acd40-980b-4d5a-81ef-aa6a2cb47668"]}],"mendeley":{"formattedCitation":"(Subqi et al., 2021)","plainTextFormattedCitation":"(Subqi et al., 2021)","previouslyFormattedCitation":"(Subqi et al., 2021)"},"properties":{"noteIndex":0},"schema":"https://github.com/citation-style-language/schema/raw/master/csl-citation.json"}</w:instrText>
      </w:r>
      <w:r w:rsidR="00464FBB">
        <w:rPr>
          <w:rFonts w:ascii="Century" w:hAnsi="Century"/>
          <w:lang w:val="en-US"/>
        </w:rPr>
        <w:fldChar w:fldCharType="separate"/>
      </w:r>
      <w:r w:rsidR="00464FBB" w:rsidRPr="00464FBB">
        <w:rPr>
          <w:rFonts w:ascii="Century" w:hAnsi="Century"/>
          <w:noProof/>
          <w:lang w:val="en-US"/>
        </w:rPr>
        <w:t>(Subqi et al., 2021)</w:t>
      </w:r>
      <w:r w:rsidR="00464FBB">
        <w:rPr>
          <w:rFonts w:ascii="Century" w:hAnsi="Century"/>
          <w:lang w:val="en-US"/>
        </w:rPr>
        <w:fldChar w:fldCharType="end"/>
      </w:r>
      <w:r w:rsidR="0095739B">
        <w:rPr>
          <w:rFonts w:ascii="Century" w:hAnsi="Century"/>
          <w:lang w:val="en-US"/>
        </w:rPr>
        <w:t>. Buku juga difungsikan untuk menjadi pelengkap dalam bertahan hidup karena memberikan dampak terhadap orang yang membacanya</w:t>
      </w:r>
      <w:r w:rsidR="00464FBB">
        <w:rPr>
          <w:rFonts w:ascii="Century" w:hAnsi="Century"/>
          <w:lang w:val="en-US"/>
        </w:rPr>
        <w:t xml:space="preserve"> </w:t>
      </w:r>
      <w:r w:rsidR="00464FBB">
        <w:rPr>
          <w:rFonts w:ascii="Century" w:hAnsi="Century"/>
          <w:lang w:val="en-US"/>
        </w:rPr>
        <w:fldChar w:fldCharType="begin" w:fldLock="1"/>
      </w:r>
      <w:r w:rsidR="00464FBB">
        <w:rPr>
          <w:rFonts w:ascii="Century" w:hAnsi="Century"/>
          <w:lang w:val="en-US"/>
        </w:rPr>
        <w:instrText>ADDIN CSL_CITATION {"citationItems":[{"id":"ITEM-1","itemData":{"DOI":"10.1016/j.aucc.2021.07.004","ISSN":"10367314","abstract":"Background: Malnutrition is a common problem in children with congenital heart disease, and it increases the risk of adverse outcomes in the postoperative period. Objectives: We aimed to assess the association between malnutrition and cardiac surgery outcomes in paediatric patients aged 0–36 months. Methods: This prospective cohort study was performed in a hospital specialising in paediatric cardiothoracic surgery. Children aged 0–36 months admitted to the paediatric cardiac intensive care unit after elective cardiac surgery between January 2018 and July 2018 were included in the study. We evaluated the patients' demographics an</w:instrText>
      </w:r>
      <w:r w:rsidR="00464FBB">
        <w:rPr>
          <w:rFonts w:ascii="Century" w:hAnsi="Century" w:hint="eastAsia"/>
          <w:lang w:val="en-US"/>
        </w:rPr>
        <w:instrText xml:space="preserve">d clinical variables, nutritional status, adverse outcomes, and 30-day mortality rates. Results: A total of 124 cases met the inclusion criteria. Results showed that the Risk Adjustment for Congenital Heart Surgery score </w:instrText>
      </w:r>
      <w:r w:rsidR="00464FBB">
        <w:rPr>
          <w:rFonts w:ascii="Century" w:hAnsi="Century" w:hint="eastAsia"/>
          <w:lang w:val="en-US"/>
        </w:rPr>
        <w:instrText>≥</w:instrText>
      </w:r>
      <w:r w:rsidR="00464FBB">
        <w:rPr>
          <w:rFonts w:ascii="Century" w:hAnsi="Century" w:hint="eastAsia"/>
          <w:lang w:val="en-US"/>
        </w:rPr>
        <w:instrText>5, underweight status (weight-for</w:instrText>
      </w:r>
      <w:r w:rsidR="00464FBB">
        <w:rPr>
          <w:rFonts w:ascii="Century" w:hAnsi="Century"/>
          <w:lang w:val="en-US"/>
        </w:rPr>
        <w:instrText xml:space="preserve">-age Z score </w:instrText>
      </w:r>
      <w:r w:rsidR="00464FBB">
        <w:rPr>
          <w:rFonts w:ascii="Century" w:hAnsi="Century" w:hint="eastAsia"/>
          <w:lang w:val="en-US"/>
        </w:rPr>
        <w:instrText>≤</w:instrText>
      </w:r>
      <w:r w:rsidR="00464FBB">
        <w:rPr>
          <w:rFonts w:ascii="Century" w:hAnsi="Century"/>
          <w:lang w:val="en-US"/>
        </w:rPr>
        <w:instrText xml:space="preserve">−2), and stunting (length-for-age Z score </w:instrText>
      </w:r>
      <w:r w:rsidR="00464FBB">
        <w:rPr>
          <w:rFonts w:ascii="Century" w:hAnsi="Century" w:hint="eastAsia"/>
          <w:lang w:val="en-US"/>
        </w:rPr>
        <w:instrText>≤</w:instrText>
      </w:r>
      <w:r w:rsidR="00464FBB">
        <w:rPr>
          <w:rFonts w:ascii="Century" w:hAnsi="Century"/>
          <w:lang w:val="en-US"/>
        </w:rPr>
        <w:instrText xml:space="preserve">−2) were all indicators for increased mortality following congenital heart surgery. Underweight children also spent a prolonged stay in the intensive care unit. Stunting (length-for-age Z score </w:instrText>
      </w:r>
      <w:r w:rsidR="00464FBB">
        <w:rPr>
          <w:rFonts w:ascii="Century" w:hAnsi="Century" w:hint="eastAsia"/>
          <w:lang w:val="en-US"/>
        </w:rPr>
        <w:instrText>≤</w:instrText>
      </w:r>
      <w:r w:rsidR="00464FBB">
        <w:rPr>
          <w:rFonts w:ascii="Century" w:hAnsi="Century"/>
          <w:lang w:val="en-US"/>
        </w:rPr>
        <w:instrText>−2) was the most strongly associated variable with mortality. Conclusion: The results confirm the impact of malnutrition on mortality, postoperative infection, and length of hospitalisation in children undergoing surgery for congenital heart disease.","author":[{"dropping-particle":"","family":"Yilmaz Ferhatoglu","given":"Sibel","non-dropping-particle":"","parse-names":false,"suffix":""},{"dropping-particle":"","family":"Yurdakok","given":"Okan","non-dropping-particle":"","parse-names":false,"suffix":""},{"dropping-particle":"","family":"Yurtseven","given":"Nurgul","non-dropping-particle":"","parse-names":false,"suffix":""}],"container-title":"Australian Critical Care","id":"ITEM-1","issue":"xxxx","issued":{"date-parts":[["2021"]]},"publisher":"Elsevier Ltd","title":"Malnutrition on admission to the paediatric cardiac intensive care unit increases the risk of mortality and adverse outcomes following paediatric congenital heart surgery: A prospective cohort study","type":"article-journal"},"uris":["http://www.mendeley.com/documents/?uuid=e21f4977-b809-4a6f-b125-ce2bc899d5f2"]}],"mendeley":{"formattedCitation":"(Yilmaz Ferhatoglu et al., 2021)","plainTextFormattedCitation":"(Yilmaz Ferhatoglu et al., 2021)","previouslyFormattedCitation":"(Yilmaz Ferhatoglu et al., 2021)"},"properties":{"noteIndex":0},"schema":"https://github.com/citation-style-language/schema/raw/master/csl-citation.json"}</w:instrText>
      </w:r>
      <w:r w:rsidR="00464FBB">
        <w:rPr>
          <w:rFonts w:ascii="Century" w:hAnsi="Century"/>
          <w:lang w:val="en-US"/>
        </w:rPr>
        <w:fldChar w:fldCharType="separate"/>
      </w:r>
      <w:r w:rsidR="00464FBB" w:rsidRPr="00464FBB">
        <w:rPr>
          <w:rFonts w:ascii="Century" w:hAnsi="Century"/>
          <w:noProof/>
          <w:lang w:val="en-US"/>
        </w:rPr>
        <w:t>(Yilmaz Ferhatoglu et al., 2021)</w:t>
      </w:r>
      <w:r w:rsidR="00464FBB">
        <w:rPr>
          <w:rFonts w:ascii="Century" w:hAnsi="Century"/>
          <w:lang w:val="en-US"/>
        </w:rPr>
        <w:fldChar w:fldCharType="end"/>
      </w:r>
      <w:r w:rsidR="0095739B">
        <w:rPr>
          <w:rFonts w:ascii="Century" w:hAnsi="Century"/>
          <w:lang w:val="en-US"/>
        </w:rPr>
        <w:t>. Buku dijadikan sebagai sumber pengetahuan selama berabad-abad</w:t>
      </w:r>
      <w:r w:rsidR="00D36C0C">
        <w:rPr>
          <w:rFonts w:ascii="Century" w:hAnsi="Century"/>
          <w:lang w:val="en-US"/>
        </w:rPr>
        <w:t xml:space="preserve"> </w:t>
      </w:r>
      <w:r w:rsidR="00D36C0C">
        <w:rPr>
          <w:rFonts w:ascii="Century" w:hAnsi="Century"/>
          <w:lang w:val="en-US"/>
        </w:rPr>
        <w:fldChar w:fldCharType="begin" w:fldLock="1"/>
      </w:r>
      <w:r w:rsidR="00D36C0C">
        <w:rPr>
          <w:rFonts w:ascii="Century" w:hAnsi="Century"/>
          <w:lang w:val="en-US"/>
        </w:rPr>
        <w:instrText>ADDIN CSL_CITATION {"citationItems":[{"id":"ITEM-1","itemData":{"DOI":"10.1016/j.cogsys.2020.07.002","ISSN":"13890417","abstract":"The human brain is often considered the most complex system known. It has a fantastic capacity to learn and remember, to recognize patterns in space and time, solve problems of all kinds, innovate tools and machines, create beautiful art and science. Is it reasonable to believe that we, in a foreseeable future, will be able to understand all the wonders of our own brain, enough to be able to mimic it and build artificial brains and minds that correspond to or even surpass the capacity of the human origin? Can we seriously believe that we (soon, or ever) will be able to build robots that know of and can reflect upon their own existence? This review of the book, The Brain and AI, deals with such issues, but in a very special way. It is written as a fascinating dialogue between the two authors, Chinese scientist Fanji Gu and German engineer Karl Schlagenhauf, where they discuss the development of neuroscience and artificial intelligence (AI) with a critical examination of given “truths” in these fields. The Brain and AI is indeed worth reading for many reasons, regardless if you are a student or researcher in any of the many fields of science discussed here (e.g. physics, computer science, neuroscience, cognitive science psychology, social science), or if you are just interested in the current and future development of brain research and artificial intelligence. The book is both educating and entertaining and can be strongly recommended.","author":[{"dropping-particle":"","family":"Liljenström","given":"Hans","non-dropping-particle":"","parse-names":false,"suffix":""}],"container-title":"Cognitive Systems Research","id":"ITEM-1","issued":{"date-parts":[["2020"]]},"page":"29-36","title":"Review for Cognitive Systems Research of the book The Brain and AI, by authors Karl Schlagenhauf and Fanji Gu","type":"article-journal","volume":"64"},"uris":["http://www.mendeley.com/documents/?uuid=b04258c8-96fc-43b6-b9c6-a5cb7c744168"]}],"mendeley":{"formattedCitation":"(Liljenström, 2020)","plainTextFormattedCitation":"(Liljenström, 2020)","previouslyFormattedCitation":"(Liljenström, 2020)"},"properties":{"noteIndex":0},"schema":"https://github.com/citation-style-language/schema/raw/master/csl-citation.json"}</w:instrText>
      </w:r>
      <w:r w:rsidR="00D36C0C">
        <w:rPr>
          <w:rFonts w:ascii="Century" w:hAnsi="Century"/>
          <w:lang w:val="en-US"/>
        </w:rPr>
        <w:fldChar w:fldCharType="separate"/>
      </w:r>
      <w:r w:rsidR="00D36C0C" w:rsidRPr="00D36C0C">
        <w:rPr>
          <w:rFonts w:ascii="Century" w:hAnsi="Century"/>
          <w:noProof/>
          <w:lang w:val="en-US"/>
        </w:rPr>
        <w:t>(Liljenström, 2020)</w:t>
      </w:r>
      <w:r w:rsidR="00D36C0C">
        <w:rPr>
          <w:rFonts w:ascii="Century" w:hAnsi="Century"/>
          <w:lang w:val="en-US"/>
        </w:rPr>
        <w:fldChar w:fldCharType="end"/>
      </w:r>
      <w:r w:rsidR="0095739B">
        <w:rPr>
          <w:rFonts w:ascii="Century" w:hAnsi="Century"/>
          <w:lang w:val="en-US"/>
        </w:rPr>
        <w:t>. Banyak bukti yang menyatakan buku sebagai media mempermudah komunikasi mulai dari anak-anak hingga dewasa</w:t>
      </w:r>
      <w:r w:rsidR="00D36C0C">
        <w:rPr>
          <w:rFonts w:ascii="Century" w:hAnsi="Century"/>
          <w:lang w:val="en-US"/>
        </w:rPr>
        <w:t xml:space="preserve"> </w:t>
      </w:r>
      <w:r w:rsidR="00D36C0C">
        <w:rPr>
          <w:rFonts w:ascii="Century" w:hAnsi="Century"/>
          <w:lang w:val="en-US"/>
        </w:rPr>
        <w:fldChar w:fldCharType="begin" w:fldLock="1"/>
      </w:r>
      <w:r w:rsidR="00D36C0C">
        <w:rPr>
          <w:rFonts w:ascii="Century" w:hAnsi="Century"/>
          <w:lang w:val="en-US"/>
        </w:rPr>
        <w:instrText>ADDIN CSL_CITATION {"citationItems":[{"id":"ITEM-1","itemData":{"DOI":"10.1016/j.pedn.2021.11.002","ISSN":"08825963","PMID":"34799203","abstract":"Purpose: This study aimed to evaluate the psychometric properties of the Spanish version of the Parenting Scale in a large sample of Spanish mothers. Design and methods: A two-stage cross-sectional study of the adaptation and cultural validation of the Parenting Scale in a Spanish-speaking environment. In Stage I, the Parenting Scale was translated and back-translated and its semantic, linguistic and contextual equivalence was assessed. In Stage II, the Spanish-language version was validated after its application to 662 Spanish mothers with healthy children aged between 2 and 7 years. Several factor structure models of the Parenting Scale were compared by confirmatory factor analysis. Convergent validity, internal consistency and test-retest reliability were also examined. Results: The model of Irvine et al. (1999) presented the best fit to our data. This model demonstrated adequate reliability (internal consistency and stability). The total score and each factor of the Parenting Scale correlated positively with perceived stress in mothers, difficulties in mother-child bonding and child hyperactivity, and negatively with child prosocial behavior. Conclusions: The Spanish version of the Parenting Scale is a valid and reliable measure that can be used by healthcare professionals and scientists to assess dysfunctional parenting in Spanish mothers of children aged 2 to 7 years. Practice implications: This study will allow the use of the Parenting Scale in epidemiological and cross-cultural studies in a variety of applied contexts. Additionally, health professionals who work with families in Spain will have access to a valid and reliable instrument for the assessment of mothers' parenting styles.","author":[{"dropping-particle":"","family":"López-Fernández","given":"Gemma","non-dropping-particle":"","parse-names":false,"suffix":""},{"dropping-particle":"","family":"Gómez-Benito","given":"Juana","non-dropping-particle":"","parse-names":false,"suffix":""},{"dropping-particle":"","family":"Barrios","given":"Maite","non-dropping-particle":"","parse-names":false,"suffix":""}],"container-title":"Journal of Pediatric Nursing","id":"ITEM-1","issued":{"date-parts":[["2022"]]},"page":"60-68","title":"The psychometric properties of the parenting scale for Spanish mothers with children aged between 2 and 7 years","type":"article-journal","volume":"62"},"uris":["http://www.mendeley.com/documents/?uuid=a352c6bf-d106-4143-93eb-8f3b6b203dcd"]}],"mendeley":{"formattedCitation":"(López-Fernández et al., 2022)","plainTextFormattedCitation":"(López-Fernández et al., 2022)","previouslyFormattedCitation":"(López-Fernández et al., 2022)"},"properties":{"noteIndex":0},"schema":"https://github.com/citation-style-language/schema/raw/master/csl-citation.json"}</w:instrText>
      </w:r>
      <w:r w:rsidR="00D36C0C">
        <w:rPr>
          <w:rFonts w:ascii="Century" w:hAnsi="Century"/>
          <w:lang w:val="en-US"/>
        </w:rPr>
        <w:fldChar w:fldCharType="separate"/>
      </w:r>
      <w:r w:rsidR="00D36C0C" w:rsidRPr="00D36C0C">
        <w:rPr>
          <w:rFonts w:ascii="Century" w:hAnsi="Century"/>
          <w:noProof/>
          <w:lang w:val="en-US"/>
        </w:rPr>
        <w:t>(López-Fernández et al., 2022)</w:t>
      </w:r>
      <w:r w:rsidR="00D36C0C">
        <w:rPr>
          <w:rFonts w:ascii="Century" w:hAnsi="Century"/>
          <w:lang w:val="en-US"/>
        </w:rPr>
        <w:fldChar w:fldCharType="end"/>
      </w:r>
      <w:r w:rsidR="0095739B">
        <w:rPr>
          <w:rFonts w:ascii="Century" w:hAnsi="Century"/>
          <w:lang w:val="en-US"/>
        </w:rPr>
        <w:t>. Buku juga me</w:t>
      </w:r>
      <w:r w:rsidR="003F2C23">
        <w:rPr>
          <w:rFonts w:ascii="Century" w:hAnsi="Century"/>
          <w:lang w:val="en-US"/>
        </w:rPr>
        <w:t>rupakan bagian dari kehidupan yang dapat mempengaruhi perilaku dan pola pik</w:t>
      </w:r>
      <w:r w:rsidR="00B47B11">
        <w:rPr>
          <w:rFonts w:ascii="Century" w:hAnsi="Century"/>
          <w:lang w:val="en-US"/>
        </w:rPr>
        <w:t>i</w:t>
      </w:r>
      <w:r w:rsidR="003F2C23">
        <w:rPr>
          <w:rFonts w:ascii="Century" w:hAnsi="Century"/>
          <w:lang w:val="en-US"/>
        </w:rPr>
        <w:t>r sehingga komunikasi</w:t>
      </w:r>
      <w:r w:rsidR="00B47B11">
        <w:rPr>
          <w:rFonts w:ascii="Century" w:hAnsi="Century"/>
          <w:lang w:val="en-US"/>
        </w:rPr>
        <w:t xml:space="preserve"> lebih lancar</w:t>
      </w:r>
      <w:r w:rsidR="00D36C0C">
        <w:rPr>
          <w:rFonts w:ascii="Century" w:hAnsi="Century"/>
          <w:lang w:val="en-US"/>
        </w:rPr>
        <w:t xml:space="preserve"> </w:t>
      </w:r>
      <w:r w:rsidR="00D36C0C">
        <w:rPr>
          <w:rFonts w:ascii="Century" w:hAnsi="Century"/>
          <w:lang w:val="en-US"/>
        </w:rPr>
        <w:fldChar w:fldCharType="begin" w:fldLock="1"/>
      </w:r>
      <w:r w:rsidR="00D36C0C">
        <w:rPr>
          <w:rFonts w:ascii="Century" w:hAnsi="Century"/>
          <w:lang w:val="en-US"/>
        </w:rPr>
        <w:instrText>ADDIN CSL_CITATION {"citationItems":[{"id":"ITEM-1","itemData":{"DOI":"10.1016/j.jml.2020.104127","ISSN":"0749596X","abstract":"A wealth of research attests to the key role of statistical learning in the acquisition and execution of skilled reading. Little is known, however, about how regularities impact the way readers navigate through their linguistic environment. While previous studies have mostly gauged the recognition of single words, oculomotor processes are likely influenced by multiple words at once. With these premises in mind, we performed analyses on the GECO book reading corpus to determine whether repeatedly encountering a given sentence structure improves oculomotor control. In the reading materials we labeled structures on the basis of both low- and high-level properties: respectively word length combinations (e.g., a 2-letter word followed by a 6-letter word followed by a 4-letter word) and syntactic structures (e.g., an article followed by a noun followed by a verb). Our analyses show that repeatedly encountering a structure leads to fewer and shorter fixations, and fewer corrective saccades. Critically, learning curves are steeper for structures that have a higher overall frequency, hence evidencing true statistical learning over and above readers’ general tendency to accelerate as they progress through the book. Further, data from Dutch-English bilingual readers suggest that these types of learning occur across languages and at various levels of proficiency. We surmise that the reading system is tuned to statistical regularities pertaining not just to single words but also combinations of words. These regularities impact both linguistic processing and oculomotor control.","author":[{"dropping-particle":"","family":"Snell","given":"Joshua","non-dropping-particle":"","parse-names":false,"suffix":""},{"dropping-particle":"","family":"Theeuwes","given":"Jan","non-dropping-particle":"","parse-names":false,"suffix":""}],"container-title":"Journal of Memory and Language","id":"ITEM-1","issue":"August 2019","issued":{"date-parts":[["2020"]]},"page":"104127","publisher":"Elsevier","title":"A story about statistical learning in a story: Regularities impact eye movements during book reading","type":"article-journal","volume":"113"},"uris":["http://www.mendeley.com/documents/?uuid=90f7435a-e856-4918-bde0-4a03f8fb46a6"]}],"mendeley":{"formattedCitation":"(Snell &amp; Theeuwes, 2020)","plainTextFormattedCitation":"(Snell &amp; Theeuwes, 2020)"},"properties":{"noteIndex":0},"schema":"https://github.com/citation-style-language/schema/raw/master/csl-citation.json"}</w:instrText>
      </w:r>
      <w:r w:rsidR="00D36C0C">
        <w:rPr>
          <w:rFonts w:ascii="Century" w:hAnsi="Century"/>
          <w:lang w:val="en-US"/>
        </w:rPr>
        <w:fldChar w:fldCharType="separate"/>
      </w:r>
      <w:r w:rsidR="00D36C0C" w:rsidRPr="00D36C0C">
        <w:rPr>
          <w:rFonts w:ascii="Century" w:hAnsi="Century"/>
          <w:noProof/>
          <w:lang w:val="en-US"/>
        </w:rPr>
        <w:t>(Snell &amp; Theeuwes, 2020)</w:t>
      </w:r>
      <w:r w:rsidR="00D36C0C">
        <w:rPr>
          <w:rFonts w:ascii="Century" w:hAnsi="Century"/>
          <w:lang w:val="en-US"/>
        </w:rPr>
        <w:fldChar w:fldCharType="end"/>
      </w:r>
      <w:r w:rsidR="00B47B11">
        <w:rPr>
          <w:rFonts w:ascii="Century" w:hAnsi="Century"/>
          <w:lang w:val="en-US"/>
        </w:rPr>
        <w:t xml:space="preserve">. </w:t>
      </w:r>
    </w:p>
    <w:p w14:paraId="7BB63C92" w14:textId="3F772D45" w:rsidR="00B45003" w:rsidRPr="0072066E" w:rsidRDefault="00B45003" w:rsidP="00F932FE">
      <w:pPr>
        <w:pStyle w:val="IEEEParagraph"/>
        <w:ind w:firstLine="0"/>
        <w:rPr>
          <w:rFonts w:ascii="Century" w:hAnsi="Century"/>
          <w:lang w:val="en-US"/>
        </w:rPr>
      </w:pPr>
    </w:p>
    <w:p w14:paraId="07DB3997" w14:textId="3D696FAF" w:rsidR="00CE6155" w:rsidRDefault="0072066E" w:rsidP="00512DCF">
      <w:pPr>
        <w:pStyle w:val="IEEEParagraph"/>
        <w:spacing w:line="276" w:lineRule="auto"/>
        <w:ind w:firstLine="0"/>
        <w:rPr>
          <w:rFonts w:ascii="Century" w:hAnsi="Century"/>
          <w:lang w:val="fi-FI"/>
        </w:rPr>
      </w:pPr>
      <w:r>
        <w:rPr>
          <w:rFonts w:ascii="Century" w:hAnsi="Century"/>
          <w:noProof/>
          <w:lang w:val="fi-FI"/>
        </w:rPr>
        <w:drawing>
          <wp:anchor distT="0" distB="0" distL="114300" distR="114300" simplePos="0" relativeHeight="251670016" behindDoc="1" locked="0" layoutInCell="1" allowOverlap="1" wp14:anchorId="6168704B" wp14:editId="2CEF7EB6">
            <wp:simplePos x="0" y="0"/>
            <wp:positionH relativeFrom="column">
              <wp:posOffset>982865</wp:posOffset>
            </wp:positionH>
            <wp:positionV relativeFrom="paragraph">
              <wp:posOffset>151881</wp:posOffset>
            </wp:positionV>
            <wp:extent cx="3519170" cy="2583543"/>
            <wp:effectExtent l="0" t="0" r="508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9170" cy="2583543"/>
                    </a:xfrm>
                    <a:prstGeom prst="rect">
                      <a:avLst/>
                    </a:prstGeom>
                  </pic:spPr>
                </pic:pic>
              </a:graphicData>
            </a:graphic>
            <wp14:sizeRelH relativeFrom="page">
              <wp14:pctWidth>0</wp14:pctWidth>
            </wp14:sizeRelH>
            <wp14:sizeRelV relativeFrom="page">
              <wp14:pctHeight>0</wp14:pctHeight>
            </wp14:sizeRelV>
          </wp:anchor>
        </w:drawing>
      </w:r>
    </w:p>
    <w:p w14:paraId="4634BB14" w14:textId="29D8C919" w:rsidR="00B45003" w:rsidRDefault="00B45003" w:rsidP="00E71F0D">
      <w:pPr>
        <w:pStyle w:val="IEEEParagraph"/>
        <w:ind w:firstLine="0"/>
        <w:rPr>
          <w:rFonts w:ascii="Century" w:hAnsi="Century"/>
          <w:lang w:val="en-US"/>
        </w:rPr>
      </w:pPr>
    </w:p>
    <w:p w14:paraId="5F0DE7FE" w14:textId="1696A608" w:rsidR="00B45003" w:rsidRDefault="00B45003" w:rsidP="00E71F0D">
      <w:pPr>
        <w:pStyle w:val="IEEEParagraph"/>
        <w:ind w:firstLine="0"/>
        <w:rPr>
          <w:rFonts w:ascii="Century" w:hAnsi="Century"/>
          <w:lang w:val="en-US"/>
        </w:rPr>
      </w:pPr>
    </w:p>
    <w:p w14:paraId="4CA16A19" w14:textId="4D2F4B61" w:rsidR="00B45003" w:rsidRDefault="00B45003" w:rsidP="00E71F0D">
      <w:pPr>
        <w:pStyle w:val="IEEEParagraph"/>
        <w:ind w:firstLine="0"/>
        <w:rPr>
          <w:rFonts w:ascii="Century" w:hAnsi="Century"/>
          <w:lang w:val="en-US"/>
        </w:rPr>
      </w:pPr>
    </w:p>
    <w:p w14:paraId="55944113" w14:textId="7F8FD252" w:rsidR="00B45003" w:rsidRDefault="00B45003" w:rsidP="00E71F0D">
      <w:pPr>
        <w:pStyle w:val="IEEEParagraph"/>
        <w:ind w:firstLine="0"/>
        <w:rPr>
          <w:rFonts w:ascii="Century" w:hAnsi="Century"/>
          <w:lang w:val="en-US"/>
        </w:rPr>
      </w:pPr>
    </w:p>
    <w:p w14:paraId="697074E6" w14:textId="77777777" w:rsidR="00B45003" w:rsidRDefault="00B45003" w:rsidP="00E71F0D">
      <w:pPr>
        <w:pStyle w:val="IEEEParagraph"/>
        <w:ind w:firstLine="0"/>
        <w:rPr>
          <w:rFonts w:ascii="Century" w:hAnsi="Century"/>
          <w:lang w:val="en-US"/>
        </w:rPr>
      </w:pPr>
    </w:p>
    <w:p w14:paraId="602F8819" w14:textId="77777777" w:rsidR="00B45003" w:rsidRDefault="00B45003" w:rsidP="00E71F0D">
      <w:pPr>
        <w:pStyle w:val="IEEEParagraph"/>
        <w:ind w:firstLine="0"/>
        <w:rPr>
          <w:rFonts w:ascii="Century" w:hAnsi="Century"/>
          <w:lang w:val="en-US"/>
        </w:rPr>
      </w:pPr>
    </w:p>
    <w:p w14:paraId="7DC0158A" w14:textId="77777777" w:rsidR="00B45003" w:rsidRDefault="00B45003" w:rsidP="00E71F0D">
      <w:pPr>
        <w:pStyle w:val="IEEEParagraph"/>
        <w:ind w:firstLine="0"/>
        <w:rPr>
          <w:rFonts w:ascii="Century" w:hAnsi="Century"/>
          <w:lang w:val="en-US"/>
        </w:rPr>
      </w:pPr>
    </w:p>
    <w:p w14:paraId="29A148D7" w14:textId="77777777" w:rsidR="00B45003" w:rsidRDefault="00B45003" w:rsidP="00E71F0D">
      <w:pPr>
        <w:pStyle w:val="IEEEParagraph"/>
        <w:ind w:firstLine="0"/>
        <w:rPr>
          <w:rFonts w:ascii="Century" w:hAnsi="Century"/>
          <w:lang w:val="en-US"/>
        </w:rPr>
      </w:pPr>
    </w:p>
    <w:p w14:paraId="21BDCEAC" w14:textId="77777777" w:rsidR="00B45003" w:rsidRDefault="00B45003" w:rsidP="00E71F0D">
      <w:pPr>
        <w:pStyle w:val="IEEEParagraph"/>
        <w:ind w:firstLine="0"/>
        <w:rPr>
          <w:rFonts w:ascii="Century" w:hAnsi="Century"/>
          <w:lang w:val="en-US"/>
        </w:rPr>
      </w:pPr>
    </w:p>
    <w:p w14:paraId="7F0204C0" w14:textId="77777777" w:rsidR="00B45003" w:rsidRDefault="00B45003" w:rsidP="00E71F0D">
      <w:pPr>
        <w:pStyle w:val="IEEEParagraph"/>
        <w:ind w:firstLine="0"/>
        <w:rPr>
          <w:rFonts w:ascii="Century" w:hAnsi="Century"/>
          <w:lang w:val="en-US"/>
        </w:rPr>
      </w:pPr>
    </w:p>
    <w:p w14:paraId="5F8C6725" w14:textId="77777777" w:rsidR="00B45003" w:rsidRDefault="00B45003" w:rsidP="00E71F0D">
      <w:pPr>
        <w:pStyle w:val="IEEEParagraph"/>
        <w:ind w:firstLine="0"/>
        <w:rPr>
          <w:rFonts w:ascii="Century" w:hAnsi="Century"/>
          <w:lang w:val="en-US"/>
        </w:rPr>
      </w:pPr>
    </w:p>
    <w:p w14:paraId="354526B6" w14:textId="77777777" w:rsidR="00B45003" w:rsidRDefault="00B45003" w:rsidP="00E71F0D">
      <w:pPr>
        <w:pStyle w:val="IEEEParagraph"/>
        <w:ind w:firstLine="0"/>
        <w:rPr>
          <w:rFonts w:ascii="Century" w:hAnsi="Century"/>
          <w:lang w:val="en-US"/>
        </w:rPr>
      </w:pPr>
    </w:p>
    <w:p w14:paraId="28A07734" w14:textId="77777777" w:rsidR="00B45003" w:rsidRDefault="00B45003" w:rsidP="00E71F0D">
      <w:pPr>
        <w:pStyle w:val="IEEEParagraph"/>
        <w:ind w:firstLine="0"/>
        <w:rPr>
          <w:rFonts w:ascii="Century" w:hAnsi="Century"/>
          <w:lang w:val="en-US"/>
        </w:rPr>
      </w:pPr>
    </w:p>
    <w:p w14:paraId="24BFA9D0" w14:textId="77777777" w:rsidR="00B45003" w:rsidRDefault="00B45003" w:rsidP="00E71F0D">
      <w:pPr>
        <w:pStyle w:val="IEEEParagraph"/>
        <w:ind w:firstLine="0"/>
        <w:rPr>
          <w:rFonts w:ascii="Century" w:hAnsi="Century"/>
          <w:lang w:val="en-US"/>
        </w:rPr>
      </w:pPr>
    </w:p>
    <w:p w14:paraId="0C53A8A1" w14:textId="56CDD08F" w:rsidR="00B45003" w:rsidRDefault="00B45003" w:rsidP="00B45003">
      <w:pPr>
        <w:pStyle w:val="IEEEParagraph"/>
        <w:ind w:firstLine="0"/>
        <w:jc w:val="center"/>
        <w:rPr>
          <w:rFonts w:ascii="Century" w:hAnsi="Century"/>
          <w:lang w:val="en-US"/>
        </w:rPr>
      </w:pPr>
      <w:r w:rsidRPr="00F349F8">
        <w:rPr>
          <w:rFonts w:ascii="Century" w:hAnsi="Century"/>
          <w:b/>
          <w:bCs/>
          <w:lang w:val="en-US"/>
        </w:rPr>
        <w:t xml:space="preserve">Gambar </w:t>
      </w:r>
      <w:r w:rsidR="004C2CB8">
        <w:rPr>
          <w:rFonts w:ascii="Century" w:hAnsi="Century"/>
          <w:b/>
          <w:bCs/>
          <w:lang w:val="en-US"/>
        </w:rPr>
        <w:t>5</w:t>
      </w:r>
      <w:r w:rsidRPr="00F349F8">
        <w:rPr>
          <w:rFonts w:ascii="Century" w:hAnsi="Century"/>
          <w:b/>
          <w:bCs/>
          <w:lang w:val="en-US"/>
        </w:rPr>
        <w:t>.</w:t>
      </w:r>
      <w:r>
        <w:rPr>
          <w:rFonts w:ascii="Century" w:hAnsi="Century"/>
          <w:lang w:val="en-US"/>
        </w:rPr>
        <w:t xml:space="preserve"> Pemberian Buku Pendampingan</w:t>
      </w:r>
      <w:r w:rsidR="0072066E">
        <w:rPr>
          <w:rFonts w:ascii="Century" w:hAnsi="Century"/>
          <w:lang w:val="en-US"/>
        </w:rPr>
        <w:t xml:space="preserve"> 1000 Hari Pertama Kehidupan</w:t>
      </w:r>
    </w:p>
    <w:p w14:paraId="6F7B583D" w14:textId="77777777" w:rsidR="00B45003" w:rsidRDefault="00B45003" w:rsidP="00E71F0D">
      <w:pPr>
        <w:pStyle w:val="IEEEParagraph"/>
        <w:ind w:firstLine="0"/>
        <w:rPr>
          <w:rFonts w:ascii="Century" w:hAnsi="Century"/>
          <w:lang w:val="en-US"/>
        </w:rPr>
      </w:pPr>
    </w:p>
    <w:p w14:paraId="10F7D54F" w14:textId="4C5A513F" w:rsidR="00B45003" w:rsidRDefault="00B45003" w:rsidP="00B45003">
      <w:pPr>
        <w:pStyle w:val="IEEEParagraph"/>
        <w:ind w:firstLine="0"/>
        <w:rPr>
          <w:rFonts w:ascii="Century" w:hAnsi="Century"/>
          <w:lang w:val="en-US"/>
        </w:rPr>
      </w:pPr>
      <w:r>
        <w:rPr>
          <w:rFonts w:ascii="Century" w:hAnsi="Century"/>
          <w:lang w:val="en-US"/>
        </w:rPr>
        <w:t>Se</w:t>
      </w:r>
      <w:r w:rsidR="00B47B11">
        <w:rPr>
          <w:rFonts w:ascii="Century" w:hAnsi="Century"/>
          <w:lang w:val="en-US"/>
        </w:rPr>
        <w:t>telah d</w:t>
      </w:r>
      <w:r>
        <w:rPr>
          <w:rFonts w:ascii="Century" w:hAnsi="Century"/>
          <w:lang w:val="en-US"/>
        </w:rPr>
        <w:t xml:space="preserve">ilantik kader juga diberikan </w:t>
      </w:r>
      <w:r w:rsidR="00B47B11">
        <w:rPr>
          <w:rFonts w:ascii="Century" w:hAnsi="Century"/>
          <w:lang w:val="en-US"/>
        </w:rPr>
        <w:t xml:space="preserve">buku pendampingan 1000 hari pertama kehidupan yang berisi tentang </w:t>
      </w:r>
      <w:r>
        <w:rPr>
          <w:rFonts w:ascii="Century" w:hAnsi="Century"/>
          <w:lang w:val="en-US"/>
        </w:rPr>
        <w:t xml:space="preserve">instrumen pemberian ASI, berat badan, panjang badan, lingkar kepala, lingkar lengan, status imunisasi, perkembangan motorik kasar, perkembangan motorik halus, perkembangan sosialisasi dan perkembangan bahasa, </w:t>
      </w:r>
    </w:p>
    <w:p w14:paraId="7C1A046C" w14:textId="77777777" w:rsidR="00B45003" w:rsidRDefault="00B45003" w:rsidP="00E71F0D">
      <w:pPr>
        <w:pStyle w:val="IEEEParagraph"/>
        <w:ind w:firstLine="0"/>
        <w:rPr>
          <w:rFonts w:ascii="Century" w:hAnsi="Century"/>
          <w:lang w:val="en-US"/>
        </w:rPr>
      </w:pPr>
    </w:p>
    <w:p w14:paraId="25F54BC2" w14:textId="291FD938" w:rsidR="00E71F0D" w:rsidRDefault="00E77A2C" w:rsidP="00E71F0D">
      <w:pPr>
        <w:pStyle w:val="IEEEParagraph"/>
        <w:ind w:firstLine="0"/>
        <w:rPr>
          <w:rFonts w:ascii="Century" w:hAnsi="Century"/>
          <w:lang w:val="en-US"/>
        </w:rPr>
      </w:pPr>
      <w:r>
        <w:rPr>
          <w:rFonts w:ascii="Century" w:hAnsi="Century"/>
          <w:lang w:val="en-US"/>
        </w:rPr>
        <w:t>4</w:t>
      </w:r>
      <w:r w:rsidR="00E71F0D">
        <w:rPr>
          <w:rFonts w:ascii="Century" w:hAnsi="Century"/>
          <w:lang w:val="en-US"/>
        </w:rPr>
        <w:t xml:space="preserve">. </w:t>
      </w:r>
      <w:r w:rsidR="00212325">
        <w:rPr>
          <w:rFonts w:ascii="Century" w:hAnsi="Century"/>
          <w:lang w:val="en-US"/>
        </w:rPr>
        <w:t>Pendampingan 1000 hari pertama kehidupan</w:t>
      </w:r>
    </w:p>
    <w:p w14:paraId="015FB6A4" w14:textId="6F561E49" w:rsidR="00AE7C7B" w:rsidRPr="00B955F8" w:rsidRDefault="000D27BD" w:rsidP="00E71F0D">
      <w:pPr>
        <w:pStyle w:val="IEEEParagraph"/>
        <w:ind w:firstLine="0"/>
        <w:rPr>
          <w:rFonts w:ascii="Century" w:hAnsi="Century"/>
          <w:lang w:val="en-US"/>
        </w:rPr>
      </w:pPr>
      <w:r w:rsidRPr="00B955F8">
        <w:rPr>
          <w:rFonts w:ascii="Century" w:hAnsi="Century"/>
          <w:lang w:val="en-US"/>
        </w:rPr>
        <w:t xml:space="preserve">Pendampingan 1000 hari pertama dilakukan untuk mengembangkan kemampuan dan potensi ibu dalam meningkatkan ketrampilan dan pengetahuan pola asuh untuk mencegah stunting. </w:t>
      </w:r>
      <w:r w:rsidR="00631635" w:rsidRPr="00B955F8">
        <w:rPr>
          <w:rFonts w:ascii="Century" w:hAnsi="Century"/>
          <w:lang w:val="en-US"/>
        </w:rPr>
        <w:t xml:space="preserve">Sasaran dalam pendampingan ibu yang mempunyai bayi dibawah usia 2 tahun dengan melibatkan kader yang telah dilatih sebagai mitra untuk mendampingi. Pendampingan dilakukan untuk memastikan perubahan dalam pola asuh anak dan memberikan masukan untuk pemerintah desa dalam memberikan pencegahan stunting secara efektif. Melalui pendampingan yang dilakukan diharapkan dapat meningkatkan motivasi </w:t>
      </w:r>
      <w:r w:rsidR="00AE7C7B" w:rsidRPr="00B955F8">
        <w:rPr>
          <w:rFonts w:ascii="Century" w:hAnsi="Century"/>
          <w:lang w:val="en-US"/>
        </w:rPr>
        <w:t xml:space="preserve">pemberian ASI eksklusif dan pemberian imunisasi tepat waktu. </w:t>
      </w:r>
    </w:p>
    <w:p w14:paraId="558BB62B" w14:textId="7E13B9CB" w:rsidR="00B955F8" w:rsidRPr="00B955F8" w:rsidRDefault="00AE7C7B" w:rsidP="00B955F8">
      <w:pPr>
        <w:pStyle w:val="IEEEParagraph"/>
        <w:ind w:firstLine="0"/>
        <w:rPr>
          <w:rFonts w:ascii="Century" w:hAnsi="Century"/>
          <w:color w:val="000000"/>
        </w:rPr>
      </w:pPr>
      <w:r w:rsidRPr="00B955F8">
        <w:rPr>
          <w:rFonts w:ascii="Century" w:hAnsi="Century"/>
          <w:lang w:val="en-US"/>
        </w:rPr>
        <w:t>Pendampingan juga diberikan dalam bentuk konsultasi dalam pemantauan pertumbuhan dan perkembangan,</w:t>
      </w:r>
      <w:r w:rsidR="00B955F8">
        <w:rPr>
          <w:rFonts w:ascii="Century" w:hAnsi="Century"/>
          <w:lang w:val="en-US"/>
        </w:rPr>
        <w:t xml:space="preserve"> </w:t>
      </w:r>
      <w:r w:rsidRPr="00B955F8">
        <w:rPr>
          <w:rFonts w:ascii="Century" w:hAnsi="Century"/>
          <w:lang w:val="en-US"/>
        </w:rPr>
        <w:t xml:space="preserve">Ibu juga dibimbing untuk melakukan stimulasi pada anak untuk mencegah keterlambatan pertumbuhan dan perkembangan. Pendampingan yang dilakukan merupakan tindak lanjut dari hasil penelitian sebelumnya yang menyatakan bahwa pola asuh berpengaruh terhadap kejadian stunting. </w:t>
      </w:r>
      <w:r w:rsidR="004C2CB8" w:rsidRPr="00B955F8">
        <w:rPr>
          <w:rFonts w:ascii="Century" w:hAnsi="Century"/>
          <w:lang w:val="en-US"/>
        </w:rPr>
        <w:t>Untuk mewujudkan perubahan pendampingan dilakukan bertahap dan terencana.</w:t>
      </w:r>
      <w:r w:rsidR="00B955F8" w:rsidRPr="00B955F8">
        <w:rPr>
          <w:rFonts w:ascii="Century" w:hAnsi="Century"/>
          <w:lang w:val="en-US"/>
        </w:rPr>
        <w:t xml:space="preserve"> </w:t>
      </w:r>
      <w:r w:rsidR="00B955F8" w:rsidRPr="00B955F8">
        <w:rPr>
          <w:rFonts w:ascii="Century" w:hAnsi="Century"/>
          <w:color w:val="000000"/>
        </w:rPr>
        <w:t>Pe</w:t>
      </w:r>
      <w:r w:rsidR="00B955F8">
        <w:rPr>
          <w:rFonts w:ascii="Century" w:hAnsi="Century"/>
          <w:color w:val="000000"/>
        </w:rPr>
        <w:t xml:space="preserve">ndampingan sangat diperlukan untuk meningkatkan Kerjasama masyrakat kearah perubahan yang terencana. Pendampingan juga diperlukan sebagai bentuk </w:t>
      </w:r>
      <w:r w:rsidR="00B955F8" w:rsidRPr="00B955F8">
        <w:rPr>
          <w:rFonts w:ascii="Century" w:hAnsi="Century"/>
          <w:color w:val="000000"/>
        </w:rPr>
        <w:t>kepercayaan warga yang ikut aktif melakukan perubahan dalam masyarakat.</w:t>
      </w:r>
      <w:r w:rsidR="002A00B3">
        <w:rPr>
          <w:rFonts w:ascii="Century" w:hAnsi="Century"/>
          <w:color w:val="000000"/>
        </w:rPr>
        <w:t xml:space="preserve"> Kehadiran kader dalam membentuk perubahan sangat membantu. </w:t>
      </w:r>
      <w:r w:rsidR="002A00B3">
        <w:rPr>
          <w:rFonts w:ascii="Century" w:hAnsi="Century"/>
          <w:color w:val="000000" w:themeColor="text1"/>
        </w:rPr>
        <w:t xml:space="preserve">Dengan adanya </w:t>
      </w:r>
      <w:r w:rsidR="00B955F8" w:rsidRPr="00B955F8">
        <w:rPr>
          <w:rFonts w:ascii="Century" w:hAnsi="Century"/>
          <w:color w:val="000000"/>
        </w:rPr>
        <w:t>pendamping</w:t>
      </w:r>
      <w:r w:rsidR="002A00B3">
        <w:rPr>
          <w:rFonts w:ascii="Century" w:hAnsi="Century"/>
          <w:color w:val="000000"/>
        </w:rPr>
        <w:t>an data yang dikumpulkan lebih akurat dan merupakan alternatif mencapai tujuan.</w:t>
      </w:r>
      <w:r w:rsidR="00B955F8" w:rsidRPr="00B955F8">
        <w:rPr>
          <w:rFonts w:ascii="Century" w:hAnsi="Century"/>
          <w:color w:val="000000"/>
        </w:rPr>
        <w:t>.</w:t>
      </w:r>
    </w:p>
    <w:p w14:paraId="2BAF8CCB" w14:textId="6BD87E5D" w:rsidR="00AE7C7B" w:rsidRPr="00B955F8" w:rsidRDefault="00AE7C7B" w:rsidP="00E71F0D">
      <w:pPr>
        <w:pStyle w:val="IEEEParagraph"/>
        <w:ind w:firstLine="0"/>
        <w:rPr>
          <w:rFonts w:ascii="Century" w:hAnsi="Century"/>
          <w:lang w:val="en-US"/>
        </w:rPr>
      </w:pPr>
    </w:p>
    <w:p w14:paraId="35DBFDD3" w14:textId="05B311B8" w:rsidR="004C2CB8" w:rsidRPr="00B955F8" w:rsidRDefault="004C2CB8" w:rsidP="00E71F0D">
      <w:pPr>
        <w:pStyle w:val="IEEEParagraph"/>
        <w:ind w:firstLine="0"/>
        <w:rPr>
          <w:rFonts w:ascii="Century" w:hAnsi="Century"/>
          <w:lang w:val="en-US"/>
        </w:rPr>
      </w:pPr>
      <w:r w:rsidRPr="00B955F8">
        <w:rPr>
          <w:rFonts w:ascii="Century" w:hAnsi="Century"/>
          <w:noProof/>
          <w:lang w:val="en-US"/>
        </w:rPr>
        <w:drawing>
          <wp:anchor distT="0" distB="0" distL="114300" distR="114300" simplePos="0" relativeHeight="251671040" behindDoc="1" locked="0" layoutInCell="1" allowOverlap="1" wp14:anchorId="6C1A3076" wp14:editId="00770A8B">
            <wp:simplePos x="0" y="0"/>
            <wp:positionH relativeFrom="column">
              <wp:posOffset>637570</wp:posOffset>
            </wp:positionH>
            <wp:positionV relativeFrom="paragraph">
              <wp:posOffset>67244</wp:posOffset>
            </wp:positionV>
            <wp:extent cx="4058920" cy="2512463"/>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94158" cy="2534275"/>
                    </a:xfrm>
                    <a:prstGeom prst="rect">
                      <a:avLst/>
                    </a:prstGeom>
                  </pic:spPr>
                </pic:pic>
              </a:graphicData>
            </a:graphic>
            <wp14:sizeRelH relativeFrom="page">
              <wp14:pctWidth>0</wp14:pctWidth>
            </wp14:sizeRelH>
            <wp14:sizeRelV relativeFrom="page">
              <wp14:pctHeight>0</wp14:pctHeight>
            </wp14:sizeRelV>
          </wp:anchor>
        </w:drawing>
      </w:r>
    </w:p>
    <w:p w14:paraId="0A5AB34B" w14:textId="1A48358A" w:rsidR="004C2CB8" w:rsidRPr="00B955F8" w:rsidRDefault="004C2CB8" w:rsidP="00E71F0D">
      <w:pPr>
        <w:pStyle w:val="IEEEParagraph"/>
        <w:ind w:firstLine="0"/>
        <w:rPr>
          <w:rFonts w:ascii="Century" w:hAnsi="Century"/>
          <w:lang w:val="en-US"/>
        </w:rPr>
      </w:pPr>
    </w:p>
    <w:p w14:paraId="26DDAE9A" w14:textId="5FF19330" w:rsidR="004C2CB8" w:rsidRPr="00B955F8" w:rsidRDefault="004C2CB8" w:rsidP="00E71F0D">
      <w:pPr>
        <w:pStyle w:val="IEEEParagraph"/>
        <w:ind w:firstLine="0"/>
        <w:rPr>
          <w:rFonts w:ascii="Century" w:hAnsi="Century"/>
          <w:lang w:val="en-US"/>
        </w:rPr>
      </w:pPr>
    </w:p>
    <w:p w14:paraId="49E9FEB6" w14:textId="30DD6A27" w:rsidR="004C2CB8" w:rsidRPr="00B955F8" w:rsidRDefault="004C2CB8" w:rsidP="00E71F0D">
      <w:pPr>
        <w:pStyle w:val="IEEEParagraph"/>
        <w:ind w:firstLine="0"/>
        <w:rPr>
          <w:rFonts w:ascii="Century" w:hAnsi="Century"/>
          <w:lang w:val="en-US"/>
        </w:rPr>
      </w:pPr>
    </w:p>
    <w:p w14:paraId="393E326F" w14:textId="2221A51E" w:rsidR="004C2CB8" w:rsidRPr="00B955F8" w:rsidRDefault="004C2CB8" w:rsidP="00E71F0D">
      <w:pPr>
        <w:pStyle w:val="IEEEParagraph"/>
        <w:ind w:firstLine="0"/>
        <w:rPr>
          <w:rFonts w:ascii="Century" w:hAnsi="Century"/>
          <w:lang w:val="en-US"/>
        </w:rPr>
      </w:pPr>
    </w:p>
    <w:p w14:paraId="7FC82CBD" w14:textId="3D693B62" w:rsidR="004C2CB8" w:rsidRPr="00B955F8" w:rsidRDefault="004C2CB8" w:rsidP="00E71F0D">
      <w:pPr>
        <w:pStyle w:val="IEEEParagraph"/>
        <w:ind w:firstLine="0"/>
        <w:rPr>
          <w:rFonts w:ascii="Century" w:hAnsi="Century"/>
          <w:lang w:val="en-US"/>
        </w:rPr>
      </w:pPr>
    </w:p>
    <w:p w14:paraId="0917E7A9" w14:textId="79800191" w:rsidR="004C2CB8" w:rsidRPr="00B955F8" w:rsidRDefault="004C2CB8" w:rsidP="00E71F0D">
      <w:pPr>
        <w:pStyle w:val="IEEEParagraph"/>
        <w:ind w:firstLine="0"/>
        <w:rPr>
          <w:rFonts w:ascii="Century" w:hAnsi="Century"/>
          <w:lang w:val="en-US"/>
        </w:rPr>
      </w:pPr>
    </w:p>
    <w:p w14:paraId="35D835FB" w14:textId="55CB9A6E" w:rsidR="004C2CB8" w:rsidRDefault="004C2CB8" w:rsidP="00E71F0D">
      <w:pPr>
        <w:pStyle w:val="IEEEParagraph"/>
        <w:ind w:firstLine="0"/>
        <w:rPr>
          <w:rFonts w:ascii="Century" w:hAnsi="Century"/>
          <w:lang w:val="en-US"/>
        </w:rPr>
      </w:pPr>
    </w:p>
    <w:p w14:paraId="7EF04732" w14:textId="62E8562D" w:rsidR="002A00B3" w:rsidRDefault="002A00B3" w:rsidP="00E71F0D">
      <w:pPr>
        <w:pStyle w:val="IEEEParagraph"/>
        <w:ind w:firstLine="0"/>
        <w:rPr>
          <w:rFonts w:ascii="Century" w:hAnsi="Century"/>
          <w:lang w:val="en-US"/>
        </w:rPr>
      </w:pPr>
    </w:p>
    <w:p w14:paraId="063EF6DC" w14:textId="389108B9" w:rsidR="002A00B3" w:rsidRDefault="002A00B3" w:rsidP="00E71F0D">
      <w:pPr>
        <w:pStyle w:val="IEEEParagraph"/>
        <w:ind w:firstLine="0"/>
        <w:rPr>
          <w:rFonts w:ascii="Century" w:hAnsi="Century"/>
          <w:lang w:val="en-US"/>
        </w:rPr>
      </w:pPr>
    </w:p>
    <w:p w14:paraId="2F0880E4" w14:textId="744582F1" w:rsidR="002A00B3" w:rsidRDefault="002A00B3" w:rsidP="00E71F0D">
      <w:pPr>
        <w:pStyle w:val="IEEEParagraph"/>
        <w:ind w:firstLine="0"/>
        <w:rPr>
          <w:rFonts w:ascii="Century" w:hAnsi="Century"/>
          <w:lang w:val="en-US"/>
        </w:rPr>
      </w:pPr>
    </w:p>
    <w:p w14:paraId="29BD48C5" w14:textId="50071B7D" w:rsidR="002A00B3" w:rsidRDefault="002A00B3" w:rsidP="00E71F0D">
      <w:pPr>
        <w:pStyle w:val="IEEEParagraph"/>
        <w:ind w:firstLine="0"/>
        <w:rPr>
          <w:rFonts w:ascii="Century" w:hAnsi="Century"/>
          <w:lang w:val="en-US"/>
        </w:rPr>
      </w:pPr>
    </w:p>
    <w:p w14:paraId="3BB67BC7" w14:textId="62B75450" w:rsidR="00867E3C" w:rsidRDefault="00867E3C" w:rsidP="00E71F0D">
      <w:pPr>
        <w:pStyle w:val="IEEEParagraph"/>
        <w:ind w:firstLine="0"/>
        <w:rPr>
          <w:rFonts w:ascii="Century" w:hAnsi="Century"/>
          <w:lang w:val="en-US"/>
        </w:rPr>
      </w:pPr>
    </w:p>
    <w:p w14:paraId="2E2A64CB" w14:textId="77777777" w:rsidR="00867E3C" w:rsidRPr="00B955F8" w:rsidRDefault="00867E3C" w:rsidP="00E71F0D">
      <w:pPr>
        <w:pStyle w:val="IEEEParagraph"/>
        <w:ind w:firstLine="0"/>
        <w:rPr>
          <w:rFonts w:ascii="Century" w:hAnsi="Century"/>
          <w:lang w:val="en-US"/>
        </w:rPr>
      </w:pPr>
    </w:p>
    <w:p w14:paraId="24269F72" w14:textId="77777777" w:rsidR="00867E3C" w:rsidRDefault="00867E3C" w:rsidP="00867E3C">
      <w:pPr>
        <w:pStyle w:val="IEEEParagraph"/>
        <w:ind w:firstLine="0"/>
        <w:jc w:val="center"/>
        <w:rPr>
          <w:rFonts w:ascii="Century" w:hAnsi="Century"/>
          <w:b/>
          <w:bCs/>
          <w:lang w:val="en-US"/>
        </w:rPr>
      </w:pPr>
    </w:p>
    <w:p w14:paraId="5C078839" w14:textId="71DC1BE2" w:rsidR="004C2CB8" w:rsidRDefault="002A00B3" w:rsidP="00867E3C">
      <w:pPr>
        <w:pStyle w:val="IEEEParagraph"/>
        <w:ind w:firstLine="0"/>
        <w:jc w:val="center"/>
        <w:rPr>
          <w:rFonts w:ascii="Century" w:hAnsi="Century"/>
          <w:lang w:val="en-US"/>
        </w:rPr>
      </w:pPr>
      <w:r w:rsidRPr="00F349F8">
        <w:rPr>
          <w:rFonts w:ascii="Century" w:hAnsi="Century"/>
          <w:b/>
          <w:bCs/>
          <w:lang w:val="en-US"/>
        </w:rPr>
        <w:t xml:space="preserve">Gambar </w:t>
      </w:r>
      <w:r>
        <w:rPr>
          <w:rFonts w:ascii="Century" w:hAnsi="Century"/>
          <w:b/>
          <w:bCs/>
          <w:lang w:val="en-US"/>
        </w:rPr>
        <w:t>5</w:t>
      </w:r>
      <w:r w:rsidRPr="00F349F8">
        <w:rPr>
          <w:rFonts w:ascii="Century" w:hAnsi="Century"/>
          <w:b/>
          <w:bCs/>
          <w:lang w:val="en-US"/>
        </w:rPr>
        <w:t>.</w:t>
      </w:r>
      <w:r>
        <w:rPr>
          <w:rFonts w:ascii="Century" w:hAnsi="Century"/>
          <w:lang w:val="en-US"/>
        </w:rPr>
        <w:t xml:space="preserve"> Pendampingan 1000 Hari Pertama Kehidupan</w:t>
      </w:r>
    </w:p>
    <w:p w14:paraId="5A4334E3" w14:textId="77777777" w:rsidR="002A00B3" w:rsidRPr="00B955F8" w:rsidRDefault="002A00B3" w:rsidP="00E71F0D">
      <w:pPr>
        <w:pStyle w:val="IEEEParagraph"/>
        <w:ind w:firstLine="0"/>
        <w:rPr>
          <w:rFonts w:ascii="Century" w:hAnsi="Century"/>
          <w:lang w:val="en-US"/>
        </w:rPr>
      </w:pPr>
    </w:p>
    <w:p w14:paraId="7417BAA0" w14:textId="2FB1A2DB" w:rsidR="00E72B37" w:rsidRPr="00B955F8" w:rsidRDefault="004C2CB8" w:rsidP="00E71F0D">
      <w:pPr>
        <w:pStyle w:val="IEEEParagraph"/>
        <w:ind w:firstLine="0"/>
        <w:rPr>
          <w:rFonts w:ascii="Century" w:hAnsi="Century"/>
          <w:color w:val="000000" w:themeColor="text1"/>
        </w:rPr>
      </w:pPr>
      <w:r w:rsidRPr="00B955F8">
        <w:rPr>
          <w:rFonts w:ascii="Century" w:hAnsi="Century"/>
          <w:color w:val="000000" w:themeColor="text1"/>
          <w:lang w:val="en-US"/>
        </w:rPr>
        <w:t>Dalam melakukan pendampingan kader melakukan pencatatan pemberian ASI eksklusif, pemberian imunisasi, pertumbuhan dan perkembangan bayi</w:t>
      </w:r>
      <w:r w:rsidR="00904CE2">
        <w:rPr>
          <w:rFonts w:ascii="Century" w:hAnsi="Century"/>
          <w:color w:val="000000" w:themeColor="text1"/>
          <w:lang w:val="en-US"/>
        </w:rPr>
        <w:t xml:space="preserve"> dalam instrumen</w:t>
      </w:r>
      <w:r w:rsidRPr="00B955F8">
        <w:rPr>
          <w:rFonts w:ascii="Century" w:hAnsi="Century"/>
          <w:color w:val="000000" w:themeColor="text1"/>
          <w:lang w:val="en-US"/>
        </w:rPr>
        <w:t xml:space="preserve">. </w:t>
      </w:r>
      <w:r w:rsidR="00B4687F" w:rsidRPr="00B955F8">
        <w:rPr>
          <w:rFonts w:ascii="Century" w:hAnsi="Century"/>
          <w:color w:val="000000" w:themeColor="text1"/>
        </w:rPr>
        <w:t xml:space="preserve">Pada tahap ini kader </w:t>
      </w:r>
      <w:r w:rsidR="00904CE2">
        <w:rPr>
          <w:rFonts w:ascii="Century" w:hAnsi="Century"/>
          <w:color w:val="000000" w:themeColor="text1"/>
        </w:rPr>
        <w:t xml:space="preserve">juga </w:t>
      </w:r>
      <w:r w:rsidR="00B4687F" w:rsidRPr="00B955F8">
        <w:rPr>
          <w:rFonts w:ascii="Century" w:hAnsi="Century"/>
          <w:color w:val="000000" w:themeColor="text1"/>
        </w:rPr>
        <w:t xml:space="preserve">meningkatkan kesadaran sehingga </w:t>
      </w:r>
      <w:r w:rsidR="00904CE2">
        <w:rPr>
          <w:rFonts w:ascii="Century" w:hAnsi="Century"/>
          <w:color w:val="000000" w:themeColor="text1"/>
        </w:rPr>
        <w:t xml:space="preserve">ibu </w:t>
      </w:r>
      <w:r w:rsidR="00B4687F" w:rsidRPr="00B955F8">
        <w:rPr>
          <w:rFonts w:ascii="Century" w:hAnsi="Century"/>
          <w:color w:val="000000" w:themeColor="text1"/>
        </w:rPr>
        <w:t xml:space="preserve">bisa </w:t>
      </w:r>
      <w:r w:rsidR="00B955F8" w:rsidRPr="00B955F8">
        <w:rPr>
          <w:rFonts w:ascii="Century" w:hAnsi="Century"/>
          <w:color w:val="000000" w:themeColor="text1"/>
        </w:rPr>
        <w:t>melakukan pola asuh yang benar sampai bayi berusia 2 tahun</w:t>
      </w:r>
      <w:r w:rsidR="00904CE2">
        <w:rPr>
          <w:rFonts w:ascii="Century" w:hAnsi="Century"/>
          <w:color w:val="000000" w:themeColor="text1"/>
        </w:rPr>
        <w:t>.</w:t>
      </w:r>
    </w:p>
    <w:p w14:paraId="7462E017" w14:textId="77777777" w:rsidR="00B955F8" w:rsidRDefault="00B955F8" w:rsidP="00E71F0D">
      <w:pPr>
        <w:pStyle w:val="IEEEParagraph"/>
        <w:ind w:firstLine="0"/>
        <w:rPr>
          <w:rFonts w:ascii="Roboto" w:hAnsi="Roboto"/>
          <w:color w:val="000000"/>
        </w:rPr>
      </w:pPr>
    </w:p>
    <w:p w14:paraId="4911D41B" w14:textId="4C02F5DC" w:rsidR="00867E3C" w:rsidRPr="00867E3C" w:rsidRDefault="00212325" w:rsidP="00E71F0D">
      <w:pPr>
        <w:pStyle w:val="IEEEParagraph"/>
        <w:ind w:firstLine="0"/>
        <w:rPr>
          <w:rFonts w:ascii="Century" w:hAnsi="Century"/>
          <w:color w:val="000000"/>
        </w:rPr>
      </w:pPr>
      <w:r>
        <w:rPr>
          <w:rFonts w:ascii="Roboto" w:hAnsi="Roboto"/>
          <w:color w:val="000000"/>
        </w:rPr>
        <w:t>5</w:t>
      </w:r>
      <w:r w:rsidRPr="002A00B3">
        <w:rPr>
          <w:rFonts w:ascii="Century" w:hAnsi="Century"/>
          <w:color w:val="000000"/>
        </w:rPr>
        <w:t>. Monitoring dan Evaluasi</w:t>
      </w:r>
    </w:p>
    <w:p w14:paraId="06DADEFA" w14:textId="77777777" w:rsidR="00295469" w:rsidRPr="00867E3C" w:rsidRDefault="00295469" w:rsidP="00E71F0D">
      <w:pPr>
        <w:pStyle w:val="IEEEParagraph"/>
        <w:ind w:firstLine="0"/>
        <w:rPr>
          <w:rFonts w:ascii="Century" w:hAnsi="Century"/>
          <w:lang w:val="en-US"/>
        </w:rPr>
      </w:pPr>
      <w:r w:rsidRPr="00867E3C">
        <w:rPr>
          <w:rFonts w:ascii="Century" w:hAnsi="Century"/>
          <w:lang w:val="en-US"/>
        </w:rPr>
        <w:t>Monitoring kegiatan dilakukan sebulan sekali melalui koordinasi dengan kader yang melakukan pendampingan. Monitoring dilakukan dengan melihat hasil instrumen yang telah diisi oleh kader kemudian melakukan penilaian dan tabulasi data. Apabila data yang dikumpulkan masih belum jelas langsung dikonfirmasi pada kader yang melakukan pendampingan.</w:t>
      </w:r>
    </w:p>
    <w:p w14:paraId="6CE80BD5" w14:textId="77777777" w:rsidR="00867E3C" w:rsidRPr="00867E3C" w:rsidRDefault="00295469" w:rsidP="00E71F0D">
      <w:pPr>
        <w:pStyle w:val="IEEEParagraph"/>
        <w:ind w:firstLine="0"/>
        <w:rPr>
          <w:rFonts w:ascii="Century" w:hAnsi="Century"/>
          <w:lang w:val="en-US"/>
        </w:rPr>
      </w:pPr>
      <w:r w:rsidRPr="00867E3C">
        <w:rPr>
          <w:rFonts w:ascii="Century" w:hAnsi="Century"/>
          <w:lang w:val="en-US"/>
        </w:rPr>
        <w:t xml:space="preserve">Dalam instrumen data yang dikumpulkan meliputi karakteristik bayi yang terdiri dari usia, jenis kelamin. Selain itu juga ada pemberian ASI eksklusif, status imunisasi, perkembangan bayi dan pertumbuhan bayi. Kader juga membagikan kuesioner untuk mengukur pengetahuan ibu tentang 1000 hari pertama kehidupan. </w:t>
      </w:r>
    </w:p>
    <w:p w14:paraId="0BAFD8DC" w14:textId="289EE1E6" w:rsidR="00867E3C" w:rsidRDefault="00295469" w:rsidP="00E71F0D">
      <w:pPr>
        <w:pStyle w:val="IEEEParagraph"/>
        <w:ind w:firstLine="0"/>
        <w:rPr>
          <w:rFonts w:ascii="Century" w:hAnsi="Century"/>
          <w:lang w:val="en-US"/>
        </w:rPr>
      </w:pPr>
      <w:r w:rsidRPr="00867E3C">
        <w:rPr>
          <w:rFonts w:ascii="Century" w:hAnsi="Century"/>
          <w:lang w:val="en-US"/>
        </w:rPr>
        <w:t>Hasil yang didapatkan</w:t>
      </w:r>
      <w:r w:rsidR="00867E3C" w:rsidRPr="00867E3C">
        <w:rPr>
          <w:rFonts w:ascii="Century" w:hAnsi="Century"/>
          <w:lang w:val="en-US"/>
        </w:rPr>
        <w:t xml:space="preserve"> usia bayi yang didampingi paling muda 1 bulan dan paling tua 5 bulan dengan rata-rata usia 2 bulan. Hal ini sesuai dengan teori sebelumnya yang menyatakan bahwa bayi berusia 0-6 bulan mempunyai risiko mengalami stunting. Untuk jenis kelamin sebagian besar bayi yang didampingi berjenis kelamin laki-laki. Stunting banyak ditemukan pada anak dengan jenis kelamin laki-laki.</w:t>
      </w:r>
    </w:p>
    <w:p w14:paraId="724CFA63" w14:textId="26B63CB3" w:rsidR="00867E3C" w:rsidRPr="00867E3C" w:rsidRDefault="00867E3C" w:rsidP="00E71F0D">
      <w:pPr>
        <w:pStyle w:val="IEEEParagraph"/>
        <w:ind w:firstLine="0"/>
        <w:rPr>
          <w:rFonts w:ascii="Century" w:hAnsi="Century"/>
          <w:lang w:val="en-US"/>
        </w:rPr>
      </w:pPr>
      <w:r>
        <w:rPr>
          <w:rFonts w:ascii="Century" w:hAnsi="Century"/>
          <w:noProof/>
          <w:lang w:val="en-US"/>
        </w:rPr>
        <w:drawing>
          <wp:anchor distT="0" distB="0" distL="114300" distR="114300" simplePos="0" relativeHeight="251672064" behindDoc="1" locked="0" layoutInCell="1" allowOverlap="1" wp14:anchorId="384356C6" wp14:editId="7E79BEE8">
            <wp:simplePos x="0" y="0"/>
            <wp:positionH relativeFrom="column">
              <wp:posOffset>672465</wp:posOffset>
            </wp:positionH>
            <wp:positionV relativeFrom="paragraph">
              <wp:posOffset>149225</wp:posOffset>
            </wp:positionV>
            <wp:extent cx="4356100" cy="278130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56100" cy="2781300"/>
                    </a:xfrm>
                    <a:prstGeom prst="rect">
                      <a:avLst/>
                    </a:prstGeom>
                  </pic:spPr>
                </pic:pic>
              </a:graphicData>
            </a:graphic>
            <wp14:sizeRelH relativeFrom="page">
              <wp14:pctWidth>0</wp14:pctWidth>
            </wp14:sizeRelH>
            <wp14:sizeRelV relativeFrom="page">
              <wp14:pctHeight>0</wp14:pctHeight>
            </wp14:sizeRelV>
          </wp:anchor>
        </w:drawing>
      </w:r>
    </w:p>
    <w:p w14:paraId="08552C75" w14:textId="77777777" w:rsidR="00867E3C" w:rsidRDefault="00867E3C" w:rsidP="00E71F0D">
      <w:pPr>
        <w:pStyle w:val="IEEEParagraph"/>
        <w:ind w:firstLine="0"/>
        <w:rPr>
          <w:rFonts w:ascii="Century" w:hAnsi="Century"/>
          <w:lang w:val="en-US"/>
        </w:rPr>
      </w:pPr>
    </w:p>
    <w:p w14:paraId="33BE392C" w14:textId="77777777" w:rsidR="00867E3C" w:rsidRDefault="00867E3C" w:rsidP="00E71F0D">
      <w:pPr>
        <w:pStyle w:val="IEEEParagraph"/>
        <w:ind w:firstLine="0"/>
        <w:rPr>
          <w:rFonts w:ascii="Century" w:hAnsi="Century"/>
          <w:lang w:val="en-US"/>
        </w:rPr>
      </w:pPr>
    </w:p>
    <w:p w14:paraId="6C32D5A8" w14:textId="77777777" w:rsidR="00867E3C" w:rsidRDefault="00867E3C" w:rsidP="00E71F0D">
      <w:pPr>
        <w:pStyle w:val="IEEEParagraph"/>
        <w:ind w:firstLine="0"/>
        <w:rPr>
          <w:rFonts w:ascii="Century" w:hAnsi="Century"/>
          <w:lang w:val="en-US"/>
        </w:rPr>
      </w:pPr>
    </w:p>
    <w:p w14:paraId="0798D34F" w14:textId="77777777" w:rsidR="00867E3C" w:rsidRDefault="00867E3C" w:rsidP="00E71F0D">
      <w:pPr>
        <w:pStyle w:val="IEEEParagraph"/>
        <w:ind w:firstLine="0"/>
        <w:rPr>
          <w:rFonts w:ascii="Century" w:hAnsi="Century"/>
          <w:lang w:val="en-US"/>
        </w:rPr>
      </w:pPr>
    </w:p>
    <w:p w14:paraId="52073CF2" w14:textId="77777777" w:rsidR="00867E3C" w:rsidRDefault="00867E3C" w:rsidP="00E71F0D">
      <w:pPr>
        <w:pStyle w:val="IEEEParagraph"/>
        <w:ind w:firstLine="0"/>
        <w:rPr>
          <w:rFonts w:ascii="Century" w:hAnsi="Century"/>
          <w:lang w:val="en-US"/>
        </w:rPr>
      </w:pPr>
    </w:p>
    <w:p w14:paraId="4B490BC4" w14:textId="77777777" w:rsidR="00867E3C" w:rsidRDefault="00867E3C" w:rsidP="00E71F0D">
      <w:pPr>
        <w:pStyle w:val="IEEEParagraph"/>
        <w:ind w:firstLine="0"/>
        <w:rPr>
          <w:rFonts w:ascii="Century" w:hAnsi="Century"/>
          <w:lang w:val="en-US"/>
        </w:rPr>
      </w:pPr>
    </w:p>
    <w:p w14:paraId="7B905875" w14:textId="77777777" w:rsidR="00867E3C" w:rsidRDefault="00867E3C" w:rsidP="00E71F0D">
      <w:pPr>
        <w:pStyle w:val="IEEEParagraph"/>
        <w:ind w:firstLine="0"/>
        <w:rPr>
          <w:rFonts w:ascii="Century" w:hAnsi="Century"/>
          <w:lang w:val="en-US"/>
        </w:rPr>
      </w:pPr>
    </w:p>
    <w:p w14:paraId="3C6B9E1A" w14:textId="77777777" w:rsidR="00867E3C" w:rsidRDefault="00867E3C" w:rsidP="00E71F0D">
      <w:pPr>
        <w:pStyle w:val="IEEEParagraph"/>
        <w:ind w:firstLine="0"/>
        <w:rPr>
          <w:rFonts w:ascii="Century" w:hAnsi="Century"/>
          <w:lang w:val="en-US"/>
        </w:rPr>
      </w:pPr>
    </w:p>
    <w:p w14:paraId="33026F50" w14:textId="77777777" w:rsidR="00867E3C" w:rsidRDefault="00867E3C" w:rsidP="00E71F0D">
      <w:pPr>
        <w:pStyle w:val="IEEEParagraph"/>
        <w:ind w:firstLine="0"/>
        <w:rPr>
          <w:rFonts w:ascii="Century" w:hAnsi="Century"/>
          <w:lang w:val="en-US"/>
        </w:rPr>
      </w:pPr>
    </w:p>
    <w:p w14:paraId="4B7C641C" w14:textId="77777777" w:rsidR="00867E3C" w:rsidRDefault="00867E3C" w:rsidP="00E71F0D">
      <w:pPr>
        <w:pStyle w:val="IEEEParagraph"/>
        <w:ind w:firstLine="0"/>
        <w:rPr>
          <w:rFonts w:ascii="Century" w:hAnsi="Century"/>
          <w:lang w:val="en-US"/>
        </w:rPr>
      </w:pPr>
    </w:p>
    <w:p w14:paraId="2DD8AC86" w14:textId="77777777" w:rsidR="00867E3C" w:rsidRDefault="00867E3C" w:rsidP="00E71F0D">
      <w:pPr>
        <w:pStyle w:val="IEEEParagraph"/>
        <w:ind w:firstLine="0"/>
        <w:rPr>
          <w:rFonts w:ascii="Century" w:hAnsi="Century"/>
          <w:lang w:val="en-US"/>
        </w:rPr>
      </w:pPr>
    </w:p>
    <w:p w14:paraId="204A673D" w14:textId="77777777" w:rsidR="00867E3C" w:rsidRDefault="00867E3C" w:rsidP="00E71F0D">
      <w:pPr>
        <w:pStyle w:val="IEEEParagraph"/>
        <w:ind w:firstLine="0"/>
        <w:rPr>
          <w:rFonts w:ascii="Century" w:hAnsi="Century"/>
          <w:lang w:val="en-US"/>
        </w:rPr>
      </w:pPr>
    </w:p>
    <w:p w14:paraId="510CBD8B" w14:textId="77777777" w:rsidR="00867E3C" w:rsidRDefault="00867E3C" w:rsidP="00E71F0D">
      <w:pPr>
        <w:pStyle w:val="IEEEParagraph"/>
        <w:ind w:firstLine="0"/>
        <w:rPr>
          <w:rFonts w:ascii="Century" w:hAnsi="Century"/>
          <w:lang w:val="en-US"/>
        </w:rPr>
      </w:pPr>
    </w:p>
    <w:p w14:paraId="02DE997D" w14:textId="77777777" w:rsidR="00867E3C" w:rsidRDefault="00867E3C" w:rsidP="00E71F0D">
      <w:pPr>
        <w:pStyle w:val="IEEEParagraph"/>
        <w:ind w:firstLine="0"/>
        <w:rPr>
          <w:rFonts w:ascii="Century" w:hAnsi="Century"/>
          <w:lang w:val="en-US"/>
        </w:rPr>
      </w:pPr>
    </w:p>
    <w:p w14:paraId="5E4CF147" w14:textId="77777777" w:rsidR="00867E3C" w:rsidRDefault="00867E3C" w:rsidP="00E71F0D">
      <w:pPr>
        <w:pStyle w:val="IEEEParagraph"/>
        <w:ind w:firstLine="0"/>
        <w:rPr>
          <w:rFonts w:ascii="Century" w:hAnsi="Century"/>
          <w:lang w:val="en-US"/>
        </w:rPr>
      </w:pPr>
    </w:p>
    <w:p w14:paraId="16B718D8" w14:textId="77777777" w:rsidR="00867E3C" w:rsidRDefault="00867E3C" w:rsidP="00E71F0D">
      <w:pPr>
        <w:pStyle w:val="IEEEParagraph"/>
        <w:ind w:firstLine="0"/>
        <w:rPr>
          <w:rFonts w:ascii="Century" w:hAnsi="Century"/>
          <w:lang w:val="en-US"/>
        </w:rPr>
      </w:pPr>
    </w:p>
    <w:p w14:paraId="18F71367" w14:textId="2BD6DC3E" w:rsidR="00867E3C" w:rsidRDefault="00867E3C" w:rsidP="00867E3C">
      <w:pPr>
        <w:pStyle w:val="IEEEParagraph"/>
        <w:ind w:firstLine="0"/>
        <w:jc w:val="center"/>
        <w:rPr>
          <w:rFonts w:ascii="Century" w:hAnsi="Century"/>
          <w:lang w:val="en-US"/>
        </w:rPr>
      </w:pPr>
      <w:r w:rsidRPr="00F349F8">
        <w:rPr>
          <w:rFonts w:ascii="Century" w:hAnsi="Century"/>
          <w:b/>
          <w:bCs/>
          <w:lang w:val="en-US"/>
        </w:rPr>
        <w:t xml:space="preserve">Gambar </w:t>
      </w:r>
      <w:r>
        <w:rPr>
          <w:rFonts w:ascii="Century" w:hAnsi="Century"/>
          <w:b/>
          <w:bCs/>
          <w:lang w:val="en-US"/>
        </w:rPr>
        <w:t>6</w:t>
      </w:r>
      <w:r w:rsidRPr="00F349F8">
        <w:rPr>
          <w:rFonts w:ascii="Century" w:hAnsi="Century"/>
          <w:b/>
          <w:bCs/>
          <w:lang w:val="en-US"/>
        </w:rPr>
        <w:t>.</w:t>
      </w:r>
      <w:r>
        <w:rPr>
          <w:rFonts w:ascii="Century" w:hAnsi="Century"/>
          <w:lang w:val="en-US"/>
        </w:rPr>
        <w:t xml:space="preserve"> Monitoring 1000 Hari Pertama Kehidupan</w:t>
      </w:r>
    </w:p>
    <w:p w14:paraId="50DDB2D0" w14:textId="77777777" w:rsidR="00867E3C" w:rsidRDefault="00867E3C" w:rsidP="00867E3C">
      <w:pPr>
        <w:pStyle w:val="IEEEParagraph"/>
        <w:ind w:firstLine="0"/>
        <w:jc w:val="center"/>
        <w:rPr>
          <w:rFonts w:ascii="Century" w:hAnsi="Century"/>
          <w:lang w:val="en-US"/>
        </w:rPr>
      </w:pPr>
    </w:p>
    <w:p w14:paraId="242023F9" w14:textId="0940E0A7" w:rsidR="00867E3C" w:rsidRPr="00867E3C" w:rsidRDefault="00867E3C" w:rsidP="00E71F0D">
      <w:pPr>
        <w:pStyle w:val="IEEEParagraph"/>
        <w:ind w:firstLine="0"/>
        <w:rPr>
          <w:rFonts w:ascii="Century" w:hAnsi="Century"/>
          <w:lang w:val="en-US"/>
        </w:rPr>
      </w:pPr>
      <w:r w:rsidRPr="00867E3C">
        <w:rPr>
          <w:rFonts w:ascii="Century" w:hAnsi="Century"/>
          <w:lang w:val="en-US"/>
        </w:rPr>
        <w:t xml:space="preserve">Faktor penyebab stunting bisa dilihat dari berbagai faktor antara lain pemberian ASI eksklusif, status imunisasi, pemantauan perkembangan dan pemantauan pertumbuhan melalui antropometri. Dari hasil instrumen yang diisi sebagian besar 57,5% bayi tidak mendapatkan ASI ekslusif. Hal ini merupakan salah satu faktor penyebab terjadinya stunting. Meskipun mayoritas ibu yang mempunyai bayi mengetahui manfaat ASI dan pentingnya memberikan ASI eksklusif akan tetapi masih tidak dilakukan karena kurangnya kesadaran dari ibu. </w:t>
      </w:r>
    </w:p>
    <w:p w14:paraId="07D42240" w14:textId="1D5D4E74" w:rsidR="00867E3C" w:rsidRPr="00867E3C" w:rsidRDefault="00867E3C" w:rsidP="00E71F0D">
      <w:pPr>
        <w:pStyle w:val="IEEEParagraph"/>
        <w:ind w:firstLine="0"/>
        <w:rPr>
          <w:rFonts w:ascii="Century" w:hAnsi="Century"/>
          <w:lang w:val="en-US"/>
        </w:rPr>
      </w:pPr>
      <w:r w:rsidRPr="00867E3C">
        <w:rPr>
          <w:rFonts w:ascii="Century" w:hAnsi="Century"/>
        </w:rPr>
        <w:t>Untuk status imunisasi bayi yang didampingi sudah semuanya mendapatkan imunisasi sesuai dengan usia dan sesuai jadwal yang ditentukan. Salah satu yang mendukung bayi mendapatkan imunisasi secara lengkap dan tepat waktu karena adanya kader yang menggerak</w:t>
      </w:r>
      <w:r>
        <w:rPr>
          <w:rFonts w:ascii="Century" w:hAnsi="Century"/>
        </w:rPr>
        <w:t>k</w:t>
      </w:r>
      <w:r w:rsidRPr="00867E3C">
        <w:rPr>
          <w:rFonts w:ascii="Century" w:hAnsi="Century"/>
        </w:rPr>
        <w:t>an ibu untuk mengunjungi Posyandu. Dalam kegiatan pengabdian masyarakat ini salah satu target capaian melakukan pendampingan pola asuh dengan memantau perkembangan dengan menggunakan lembar observasi yang dilakukan oleh kader dan dosen dan juga memantau pertumbuhan melalui antropometri. Hasil yang diperoleh 62,5% bayi yang didampingi perkembangannya sudah sesuai dengan usianya. Untuk pertumbuhan menggunakan indikator berat badan, tinggi badan, lingkar kepala dan lingkar lengan atas. Apabila dari hasil ukur antropomteri salah satu indikator yang digunakan untuk memantau pertumbuhan hasilnya tidak sesuai dengan standar WHO makanya pertumbuhan bayi dinyatakan tidak sesuai dengan usianya. Dari hasil yang diperoleh menunjukkan hasil bahwa 85% berat badan bayi sudah sesuai dengan usianya, 75% Panjang bayi sudah sesuai dengan usianya, 70% lingkar kepala sudah sesuai dengan usianya dan 97,5% lingkar lengan atas sudah sesuai dengan usianya.</w:t>
      </w:r>
    </w:p>
    <w:p w14:paraId="58AFEB81" w14:textId="77777777" w:rsidR="00E01DF5" w:rsidRDefault="00E01DF5" w:rsidP="00BB64E7">
      <w:pPr>
        <w:pStyle w:val="IEEEParagraph"/>
        <w:spacing w:line="276" w:lineRule="auto"/>
      </w:pPr>
    </w:p>
    <w:p w14:paraId="6FEAAAB2"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01912690" w14:textId="4EC1C71E" w:rsidR="00867E3C" w:rsidRDefault="00867E3C" w:rsidP="00867E3C">
      <w:pPr>
        <w:pStyle w:val="IEEEParagraph"/>
        <w:ind w:firstLine="0"/>
        <w:rPr>
          <w:rFonts w:ascii="Century" w:hAnsi="Century"/>
          <w:lang w:val="en-US"/>
        </w:rPr>
      </w:pPr>
      <w:r>
        <w:rPr>
          <w:rFonts w:ascii="Century" w:hAnsi="Century"/>
        </w:rPr>
        <w:t xml:space="preserve">Pengetahuan kader tentang 1000 hari pertama kehidupan sebelum dilakukan sosialisasi dan pelatihan </w:t>
      </w:r>
      <w:r>
        <w:rPr>
          <w:rFonts w:ascii="Century" w:hAnsi="Century"/>
          <w:lang w:val="en-US"/>
        </w:rPr>
        <w:t xml:space="preserve">mayoritas 70% kader mempunyai pengetahuan yang cukup tentang pendampingan 1000 hari pertama kehidupan, 30% kader pengetahuan yang kurang tentang pendampingan 1000 hari pertama kehidupan dan belum ada kader yang mempunyai pengetahuan baik tentang pedampingan 1000 hari pertama kehidupan tetapi setelah dilakukan sosialisasi dan pelatihan pengetahuan kader meningkat 100% menjadi kategori baik.  </w:t>
      </w:r>
    </w:p>
    <w:p w14:paraId="5159C6F6" w14:textId="45D38CAA" w:rsidR="00633178" w:rsidRPr="00E77A2C" w:rsidRDefault="00867E3C" w:rsidP="002E6CB7">
      <w:pPr>
        <w:pStyle w:val="IEEEParagraph"/>
        <w:spacing w:line="276" w:lineRule="auto"/>
        <w:ind w:firstLine="0"/>
        <w:rPr>
          <w:rStyle w:val="longtext"/>
          <w:rFonts w:ascii="Century" w:hAnsi="Century"/>
        </w:rPr>
      </w:pPr>
      <w:r>
        <w:rPr>
          <w:rFonts w:ascii="Century" w:hAnsi="Century"/>
        </w:rPr>
        <w:t xml:space="preserve">Dari 40 ibu yang mempunyai bayi dibawah 2 tahun sebelum dilakukan pendampingan mayoritas ibu 87% mempunyai pengetahuan yang cukup tentang 1000 hari pertama kehidupan dan setelah kegiatan pengetahuan ibu meningkat 100%. Akan tetapi meskipun mayoritas ibu mempunyai pengetahuan yang cukup tentang 1000 hari pertama kehidupan akan tetapi selama pendampingan dilakukan tidak ditemukan bayi dengan stunting. </w:t>
      </w:r>
    </w:p>
    <w:p w14:paraId="7C32BE74" w14:textId="77777777" w:rsidR="00BB64E7" w:rsidRPr="00420C35" w:rsidRDefault="00BB64E7" w:rsidP="00420C35">
      <w:pPr>
        <w:pStyle w:val="IEEEParagraph"/>
        <w:spacing w:line="276" w:lineRule="auto"/>
        <w:ind w:firstLine="0"/>
        <w:rPr>
          <w:rFonts w:ascii="Century" w:hAnsi="Century"/>
          <w:lang w:val="en-US"/>
        </w:rPr>
      </w:pPr>
    </w:p>
    <w:p w14:paraId="41C16858"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15611FBE" w14:textId="1BB9446B" w:rsidR="000A1483" w:rsidRPr="002E6CB7" w:rsidRDefault="000A1483" w:rsidP="00BB64E7">
      <w:pPr>
        <w:pStyle w:val="IEEEParagraph"/>
        <w:spacing w:line="276" w:lineRule="auto"/>
        <w:ind w:firstLine="0"/>
        <w:rPr>
          <w:rStyle w:val="longtext"/>
          <w:rFonts w:ascii="Century" w:hAnsi="Century"/>
          <w:shd w:val="clear" w:color="auto" w:fill="FFFFFF"/>
          <w:lang w:val="sv-SE"/>
        </w:rPr>
      </w:pPr>
      <w:r w:rsidRPr="002E6CB7">
        <w:rPr>
          <w:rFonts w:ascii="Century" w:hAnsi="Century"/>
        </w:rPr>
        <w:t xml:space="preserve">Terima kasih kepada </w:t>
      </w:r>
      <w:r w:rsidR="002E6CB7">
        <w:rPr>
          <w:rFonts w:ascii="Century" w:hAnsi="Century"/>
        </w:rPr>
        <w:t>Direktur</w:t>
      </w:r>
      <w:r w:rsidRPr="002E6CB7">
        <w:rPr>
          <w:rFonts w:ascii="Century" w:hAnsi="Century"/>
        </w:rPr>
        <w:t xml:space="preserve"> </w:t>
      </w:r>
      <w:r w:rsidR="002E6CB7">
        <w:rPr>
          <w:rFonts w:ascii="Century" w:hAnsi="Century"/>
        </w:rPr>
        <w:t xml:space="preserve">Poltekkes Kemenkes Gorontalo </w:t>
      </w:r>
      <w:r w:rsidRPr="002E6CB7">
        <w:rPr>
          <w:rFonts w:ascii="Century" w:hAnsi="Century"/>
        </w:rPr>
        <w:t xml:space="preserve">Universitas yang telah memberikan </w:t>
      </w:r>
      <w:r w:rsidR="002E6CB7">
        <w:rPr>
          <w:rFonts w:ascii="Century" w:hAnsi="Century"/>
        </w:rPr>
        <w:t>izin untuk melakukan kegiatan</w:t>
      </w:r>
      <w:r w:rsidRPr="002E6CB7">
        <w:rPr>
          <w:rFonts w:ascii="Century" w:hAnsi="Century"/>
        </w:rPr>
        <w:t xml:space="preserve">, sehingga program Pengabdian Pada Masyarakat (PPM) dapat terlaksana sesuai dengan rencana. Terima kasih juga kepada </w:t>
      </w:r>
      <w:r w:rsidR="002E6CB7">
        <w:rPr>
          <w:rFonts w:ascii="Century" w:hAnsi="Century"/>
        </w:rPr>
        <w:t xml:space="preserve">kepala desa </w:t>
      </w:r>
      <w:r w:rsidR="00867E3C">
        <w:rPr>
          <w:rFonts w:ascii="Century" w:hAnsi="Century"/>
        </w:rPr>
        <w:t xml:space="preserve">Huntu Utara dan kepala desa Huntu Selatan </w:t>
      </w:r>
      <w:r w:rsidR="002E6CB7">
        <w:rPr>
          <w:rFonts w:ascii="Century" w:hAnsi="Century"/>
        </w:rPr>
        <w:t xml:space="preserve">beserta kader </w:t>
      </w:r>
      <w:r w:rsidR="00867E3C">
        <w:rPr>
          <w:rFonts w:ascii="Century" w:hAnsi="Century"/>
        </w:rPr>
        <w:t xml:space="preserve"> </w:t>
      </w:r>
      <w:r w:rsidRPr="002E6CB7">
        <w:rPr>
          <w:rFonts w:ascii="Century" w:hAnsi="Century"/>
        </w:rPr>
        <w:t>yang telah bersedia me</w:t>
      </w:r>
      <w:r w:rsidR="00867E3C">
        <w:rPr>
          <w:rFonts w:ascii="Century" w:hAnsi="Century"/>
        </w:rPr>
        <w:t xml:space="preserve">lakukan pendampingan untuk mencegah terjadinya stunting. </w:t>
      </w:r>
    </w:p>
    <w:p w14:paraId="3044850D" w14:textId="77777777" w:rsidR="000A1483" w:rsidRPr="00922A80" w:rsidRDefault="000A1483" w:rsidP="00BB64E7">
      <w:pPr>
        <w:pStyle w:val="IEEEParagraph"/>
        <w:spacing w:line="276" w:lineRule="auto"/>
        <w:ind w:firstLine="0"/>
        <w:rPr>
          <w:rStyle w:val="longtext"/>
          <w:rFonts w:ascii="Century" w:hAnsi="Century"/>
          <w:shd w:val="clear" w:color="auto" w:fill="FFFFFF"/>
          <w:lang w:val="sv-SE"/>
        </w:rPr>
      </w:pPr>
    </w:p>
    <w:p w14:paraId="107B05D8" w14:textId="4FC28B6C"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1A7DCC9D" w14:textId="576A9CF9" w:rsidR="00D36C0C" w:rsidRPr="00D36C0C" w:rsidRDefault="00784FA6" w:rsidP="00D36C0C">
      <w:pPr>
        <w:widowControl w:val="0"/>
        <w:autoSpaceDE w:val="0"/>
        <w:autoSpaceDN w:val="0"/>
        <w:adjustRightInd w:val="0"/>
        <w:spacing w:after="24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36C0C">
        <w:rPr>
          <w:noProof/>
        </w:rPr>
        <w:t>A</w:t>
      </w:r>
      <w:r w:rsidR="00D36C0C" w:rsidRPr="00D36C0C">
        <w:rPr>
          <w:noProof/>
        </w:rPr>
        <w:t xml:space="preserve">bdulsalam, S., Peng, H., Liu, S., Huang, W., Kong, L., &amp; Peng, D. (2022). Molecular And Morphological Characterization Of Stunt Nematodes Of Wheat, Maize, And Rice In The Savannahs Of Northern Nigeria. </w:t>
      </w:r>
      <w:r w:rsidR="00D36C0C" w:rsidRPr="00D36C0C">
        <w:rPr>
          <w:i/>
          <w:iCs/>
          <w:noProof/>
        </w:rPr>
        <w:t>Journal Of Integrative Agriculture</w:t>
      </w:r>
      <w:r w:rsidR="00D36C0C" w:rsidRPr="00D36C0C">
        <w:rPr>
          <w:noProof/>
        </w:rPr>
        <w:t xml:space="preserve">, </w:t>
      </w:r>
      <w:r w:rsidR="00D36C0C" w:rsidRPr="00D36C0C">
        <w:rPr>
          <w:i/>
          <w:iCs/>
          <w:noProof/>
        </w:rPr>
        <w:t>21</w:t>
      </w:r>
      <w:r w:rsidR="00D36C0C" w:rsidRPr="00D36C0C">
        <w:rPr>
          <w:noProof/>
        </w:rPr>
        <w:t>(2), 586–595. Https://Doi.Org/10.1016/S2095-3119(21)63696-1</w:t>
      </w:r>
    </w:p>
    <w:p w14:paraId="671F5B61" w14:textId="7D563B5D"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heto, J. M. K., &amp; Dagne, G. A. (2021). Geostatistical Analysis, Web-Based Mapping, And Environmental Determinants Of Under-5 Stunting: Evidence From The 2014 Ghana Demographic And Health Survey. </w:t>
      </w:r>
      <w:r w:rsidRPr="00D36C0C">
        <w:rPr>
          <w:i/>
          <w:iCs/>
          <w:noProof/>
        </w:rPr>
        <w:t>The Lancet Planetary Health</w:t>
      </w:r>
      <w:r w:rsidRPr="00D36C0C">
        <w:rPr>
          <w:noProof/>
        </w:rPr>
        <w:t xml:space="preserve">, </w:t>
      </w:r>
      <w:r w:rsidRPr="00D36C0C">
        <w:rPr>
          <w:i/>
          <w:iCs/>
          <w:noProof/>
        </w:rPr>
        <w:t>5</w:t>
      </w:r>
      <w:r w:rsidRPr="00D36C0C">
        <w:rPr>
          <w:noProof/>
        </w:rPr>
        <w:t>(6), E347–E355. Https://Doi.Org/10.1016/S2542-5196(21)00080-2</w:t>
      </w:r>
    </w:p>
    <w:p w14:paraId="390188DB" w14:textId="4995A0FD"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lifariki, L. O., Kusnan, A., Asriati, Binekada, I. M. C., Saida, &amp; Usman, A. N. (2020). The Proxy Determinant Of Complementary Feeding Of The Breastfed Child Delivery In Less Than 6 Months Old Infant In The Fishing Community Of Buton Tribe. </w:t>
      </w:r>
      <w:r w:rsidRPr="00D36C0C">
        <w:rPr>
          <w:i/>
          <w:iCs/>
          <w:noProof/>
        </w:rPr>
        <w:t>Enfermeria Clinica</w:t>
      </w:r>
      <w:r w:rsidRPr="00D36C0C">
        <w:rPr>
          <w:noProof/>
        </w:rPr>
        <w:t xml:space="preserve">, </w:t>
      </w:r>
      <w:r w:rsidRPr="00D36C0C">
        <w:rPr>
          <w:i/>
          <w:iCs/>
          <w:noProof/>
        </w:rPr>
        <w:t>30</w:t>
      </w:r>
      <w:r w:rsidRPr="00D36C0C">
        <w:rPr>
          <w:noProof/>
        </w:rPr>
        <w:t>, 544–547. Https://Doi.Org/10.1016/J.Enfcli.2019.10.135</w:t>
      </w:r>
    </w:p>
    <w:p w14:paraId="0AEC13A0" w14:textId="1F998D45"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riyo, O., Aderibigbe, O. R., Ojo, T. J., Sturm, B., &amp; Hensel, O. (2021). Determinants Of Appropriate Complementary Feeding Practices Among Women With Children Aged 6-23 Months In Iseyin, Nigeria. </w:t>
      </w:r>
      <w:r w:rsidRPr="00D36C0C">
        <w:rPr>
          <w:i/>
          <w:iCs/>
          <w:noProof/>
        </w:rPr>
        <w:t>Scientific African</w:t>
      </w:r>
      <w:r w:rsidRPr="00D36C0C">
        <w:rPr>
          <w:noProof/>
        </w:rPr>
        <w:t xml:space="preserve">, </w:t>
      </w:r>
      <w:r w:rsidRPr="00D36C0C">
        <w:rPr>
          <w:i/>
          <w:iCs/>
          <w:noProof/>
        </w:rPr>
        <w:t>13</w:t>
      </w:r>
      <w:r w:rsidRPr="00D36C0C">
        <w:rPr>
          <w:noProof/>
        </w:rPr>
        <w:t>, E00848. Https://Doi.Org/10.1016/J.Sciaf.2021.E00848</w:t>
      </w:r>
    </w:p>
    <w:p w14:paraId="1DB9A157" w14:textId="436AD9A3"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rlius, A., Sudargo, T., &amp; Subejo, S. (2017). Hubungan Ketahanan Pangan Keluarga Dengan Status Gizi Balita (Studi Di Desa Palasari Dan Puskesmas Kecamatan Legok, Kabupaten Tangerang). </w:t>
      </w:r>
      <w:r w:rsidRPr="00D36C0C">
        <w:rPr>
          <w:i/>
          <w:iCs/>
          <w:noProof/>
        </w:rPr>
        <w:t>Jurnal Ketahanan Nasional</w:t>
      </w:r>
      <w:r w:rsidRPr="00D36C0C">
        <w:rPr>
          <w:noProof/>
        </w:rPr>
        <w:t xml:space="preserve">, </w:t>
      </w:r>
      <w:r w:rsidRPr="00D36C0C">
        <w:rPr>
          <w:i/>
          <w:iCs/>
          <w:noProof/>
        </w:rPr>
        <w:t>23</w:t>
      </w:r>
      <w:r w:rsidRPr="00D36C0C">
        <w:rPr>
          <w:noProof/>
        </w:rPr>
        <w:t>(3), 359. Https://Doi.Org/10.22146/Jkn.25500</w:t>
      </w:r>
    </w:p>
    <w:p w14:paraId="756F53A1" w14:textId="7BD2901C"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sih, D. R., &amp; Sofiana, J. (2019). Penerapan Pembuatan Mp-Asi Homemade No Gulgar Untuk Meningkatkan Keterampilan Ibu Dalam Pemberian Makanan Pada Anak Usia 6-12 Bulan. </w:t>
      </w:r>
      <w:r w:rsidRPr="00D36C0C">
        <w:rPr>
          <w:i/>
          <w:iCs/>
          <w:noProof/>
        </w:rPr>
        <w:t>Proceeding Of The Urecol</w:t>
      </w:r>
      <w:r w:rsidRPr="00D36C0C">
        <w:rPr>
          <w:noProof/>
        </w:rPr>
        <w:t>, 436–445. Http://Repository.Urecol.Org/Index.Php/Proceeding/Article/View/674</w:t>
      </w:r>
    </w:p>
    <w:p w14:paraId="4AE83D33" w14:textId="0792063E"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Ayelign, A., &amp; Zerfu, T. (2021). Household, Dietary And Healthcare Factors Predicting Childhood Stunting In Ethiopia. </w:t>
      </w:r>
      <w:r w:rsidRPr="00D36C0C">
        <w:rPr>
          <w:i/>
          <w:iCs/>
          <w:noProof/>
        </w:rPr>
        <w:t>Heliyon</w:t>
      </w:r>
      <w:r w:rsidRPr="00D36C0C">
        <w:rPr>
          <w:noProof/>
        </w:rPr>
        <w:t xml:space="preserve">, </w:t>
      </w:r>
      <w:r w:rsidRPr="00D36C0C">
        <w:rPr>
          <w:i/>
          <w:iCs/>
          <w:noProof/>
        </w:rPr>
        <w:t>7</w:t>
      </w:r>
      <w:r w:rsidRPr="00D36C0C">
        <w:rPr>
          <w:noProof/>
        </w:rPr>
        <w:t>(4), E06733. Https://Doi.Org/10.1016/J.Heliyon.2021.E06733</w:t>
      </w:r>
    </w:p>
    <w:p w14:paraId="4A80B527" w14:textId="3E56AE42"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Barachetti, R., Villa, E., &amp; Barbarini, M. (2017). Weaning And Complementary Feeding In Preterm Infants: Management, Timing And Health Outcome. </w:t>
      </w:r>
      <w:r w:rsidRPr="00D36C0C">
        <w:rPr>
          <w:i/>
          <w:iCs/>
          <w:noProof/>
        </w:rPr>
        <w:t>Pediatria Medica E Chirurgica</w:t>
      </w:r>
      <w:r w:rsidRPr="00D36C0C">
        <w:rPr>
          <w:noProof/>
        </w:rPr>
        <w:t xml:space="preserve">, </w:t>
      </w:r>
      <w:r w:rsidRPr="00D36C0C">
        <w:rPr>
          <w:i/>
          <w:iCs/>
          <w:noProof/>
        </w:rPr>
        <w:t>39</w:t>
      </w:r>
      <w:r w:rsidRPr="00D36C0C">
        <w:rPr>
          <w:noProof/>
        </w:rPr>
        <w:t>(4), 115–119. Https://Doi.Org/10.4081/Pmc.2017.181</w:t>
      </w:r>
    </w:p>
    <w:p w14:paraId="46B27B06" w14:textId="682C0476"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Barba, F. M., Huybregts, L., &amp; Leroy, J. L. (2020). Incidence Correction Factors For Moderate And Severe Acute Child Malnutrition From 2 Longitudinal Cohorts In Mali And Burkina Faso. </w:t>
      </w:r>
      <w:r w:rsidRPr="00D36C0C">
        <w:rPr>
          <w:i/>
          <w:iCs/>
          <w:noProof/>
        </w:rPr>
        <w:t>American Journal Of Epidemiology</w:t>
      </w:r>
      <w:r w:rsidRPr="00D36C0C">
        <w:rPr>
          <w:noProof/>
        </w:rPr>
        <w:t xml:space="preserve">, </w:t>
      </w:r>
      <w:r w:rsidRPr="00D36C0C">
        <w:rPr>
          <w:i/>
          <w:iCs/>
          <w:noProof/>
        </w:rPr>
        <w:t>189</w:t>
      </w:r>
      <w:r w:rsidRPr="00D36C0C">
        <w:rPr>
          <w:noProof/>
        </w:rPr>
        <w:t>(12), 1623–1627. Https://Doi.Org/10.1093/Aje/Kwaa139</w:t>
      </w:r>
    </w:p>
    <w:p w14:paraId="4826778F" w14:textId="21A07444"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Basri, H., Hadju, V., Zulkifli, A., Syam, A., Ansariadi, Stang, Indriasari, R., &amp; Helmiyanti, S. (2021). Dietary Diversity, Dietary Patterns And Dietary Intake Are Associated With Stunted Children In Jeneponto District, Indonesia. </w:t>
      </w:r>
      <w:r w:rsidRPr="00D36C0C">
        <w:rPr>
          <w:i/>
          <w:iCs/>
          <w:noProof/>
        </w:rPr>
        <w:t>Gaceta Sanitaria</w:t>
      </w:r>
      <w:r w:rsidRPr="00D36C0C">
        <w:rPr>
          <w:noProof/>
        </w:rPr>
        <w:t xml:space="preserve">, </w:t>
      </w:r>
      <w:r w:rsidRPr="00D36C0C">
        <w:rPr>
          <w:i/>
          <w:iCs/>
          <w:noProof/>
        </w:rPr>
        <w:t>35</w:t>
      </w:r>
      <w:r w:rsidRPr="00D36C0C">
        <w:rPr>
          <w:noProof/>
        </w:rPr>
        <w:t>, S483–S486. Https://Doi.Org/10.1016/J.Gaceta.2021.10.077</w:t>
      </w:r>
    </w:p>
    <w:p w14:paraId="06C595C0" w14:textId="2522EE17"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Eliza, E., Nuryani, D. D., &amp; Rosmiyati, R. (2017). Determinan Persalinan Prematur Di Rsud Dr. Abdul Moeloek. </w:t>
      </w:r>
      <w:r w:rsidRPr="00D36C0C">
        <w:rPr>
          <w:i/>
          <w:iCs/>
          <w:noProof/>
        </w:rPr>
        <w:t>Jurnal Kesehatan</w:t>
      </w:r>
      <w:r w:rsidRPr="00D36C0C">
        <w:rPr>
          <w:noProof/>
        </w:rPr>
        <w:t xml:space="preserve">, </w:t>
      </w:r>
      <w:r w:rsidRPr="00D36C0C">
        <w:rPr>
          <w:i/>
          <w:iCs/>
          <w:noProof/>
        </w:rPr>
        <w:t>8</w:t>
      </w:r>
      <w:r w:rsidRPr="00D36C0C">
        <w:rPr>
          <w:noProof/>
        </w:rPr>
        <w:t>(2), 305. Https://Doi.Org/10.26630/Jk.V8i2.491</w:t>
      </w:r>
    </w:p>
    <w:p w14:paraId="650E9055" w14:textId="196B41B1"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Iversen, P. O., Ngari, M., Westerberg, A. C., Muhoozi, G., &amp; Atukunda, P. (2021). Child Stunting Concurrent With Wasting Or Being Overweight: A 6-Y Follow Up Of A Randomized Maternal Education Trial In Uganda. </w:t>
      </w:r>
      <w:r w:rsidRPr="00D36C0C">
        <w:rPr>
          <w:i/>
          <w:iCs/>
          <w:noProof/>
        </w:rPr>
        <w:t>Nutrition</w:t>
      </w:r>
      <w:r w:rsidRPr="00D36C0C">
        <w:rPr>
          <w:noProof/>
        </w:rPr>
        <w:t xml:space="preserve">, </w:t>
      </w:r>
      <w:r w:rsidRPr="00D36C0C">
        <w:rPr>
          <w:i/>
          <w:iCs/>
          <w:noProof/>
        </w:rPr>
        <w:t>89</w:t>
      </w:r>
      <w:r w:rsidRPr="00D36C0C">
        <w:rPr>
          <w:noProof/>
        </w:rPr>
        <w:t>, 111281. Https://Doi.Org/10.1016/J.Nut.2021.111281</w:t>
      </w:r>
    </w:p>
    <w:p w14:paraId="7AC405CF" w14:textId="5DE5CFFD"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Liljenström, H. (2020). Review For Cognitive Systems Research Of The Book The Brain And Ai, By Authors Karl Schlagenhauf And Fanji Gu. </w:t>
      </w:r>
      <w:r w:rsidRPr="00D36C0C">
        <w:rPr>
          <w:i/>
          <w:iCs/>
          <w:noProof/>
        </w:rPr>
        <w:t>Cognitive Systems Research</w:t>
      </w:r>
      <w:r w:rsidRPr="00D36C0C">
        <w:rPr>
          <w:noProof/>
        </w:rPr>
        <w:t xml:space="preserve">, </w:t>
      </w:r>
      <w:r w:rsidRPr="00D36C0C">
        <w:rPr>
          <w:i/>
          <w:iCs/>
          <w:noProof/>
        </w:rPr>
        <w:t>64</w:t>
      </w:r>
      <w:r w:rsidRPr="00D36C0C">
        <w:rPr>
          <w:noProof/>
        </w:rPr>
        <w:t>, 29–36. Https://Doi.Org/10.1016/J.Cogsys.2020.07.002</w:t>
      </w:r>
    </w:p>
    <w:p w14:paraId="4D1FDCD8" w14:textId="11061D4F"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López-Fernández, G., Gómez-Benito, J., &amp; Barrios, M. (2022). The Psychometric Properties Of The Parenting Scale For Spanish Mothers With Children Aged Between 2 And 7 Years. </w:t>
      </w:r>
      <w:r w:rsidRPr="00D36C0C">
        <w:rPr>
          <w:i/>
          <w:iCs/>
          <w:noProof/>
        </w:rPr>
        <w:t>Journal Of Pediatric Nursing</w:t>
      </w:r>
      <w:r w:rsidRPr="00D36C0C">
        <w:rPr>
          <w:noProof/>
        </w:rPr>
        <w:t xml:space="preserve">, </w:t>
      </w:r>
      <w:r w:rsidRPr="00D36C0C">
        <w:rPr>
          <w:i/>
          <w:iCs/>
          <w:noProof/>
        </w:rPr>
        <w:t>62</w:t>
      </w:r>
      <w:r w:rsidRPr="00D36C0C">
        <w:rPr>
          <w:noProof/>
        </w:rPr>
        <w:t>, 60–68. Https://Doi.Org/10.1016/J.Pedn.2021.11.002</w:t>
      </w:r>
    </w:p>
    <w:p w14:paraId="5A68340B" w14:textId="5103396F"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Mulu, N., Mohammed, B., Woldie, H., &amp; Shitu, K. (2022). Determinants Of Stunting And Wasting In Street Children In Northwest Ethiopia: A Community-Based Study. In </w:t>
      </w:r>
      <w:r w:rsidRPr="00D36C0C">
        <w:rPr>
          <w:i/>
          <w:iCs/>
          <w:noProof/>
        </w:rPr>
        <w:t>Nutrition</w:t>
      </w:r>
      <w:r w:rsidRPr="00D36C0C">
        <w:rPr>
          <w:noProof/>
        </w:rPr>
        <w:t xml:space="preserve"> (Vol. 94, P. 111532). Https://Doi.Org/10.1016/J.Nut.2021.111532</w:t>
      </w:r>
    </w:p>
    <w:p w14:paraId="6AA16136" w14:textId="52B0DEFD"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Purnamasari, H., Shaluhiyah, Z., Kusumawati, A., Fakultas, M., Masyarakat, K., Diponegoro, U., Pengajar, S., Sarjana, P., Kesehatan, I., &amp; Universitas, M. (2020). Pelatihan Kader Posyandu Sebagai Upaya Pencegahan Stunting Pada Balita Di Wilayah Kerja Puskesmas Margadana Dan Puskesmas Tegal Selatan Kota Tegal. </w:t>
      </w:r>
      <w:r w:rsidRPr="00D36C0C">
        <w:rPr>
          <w:i/>
          <w:iCs/>
          <w:noProof/>
        </w:rPr>
        <w:t>Jurnal Kesehatan Masyarakat (E-Journal)</w:t>
      </w:r>
      <w:r w:rsidRPr="00D36C0C">
        <w:rPr>
          <w:noProof/>
        </w:rPr>
        <w:t xml:space="preserve">, </w:t>
      </w:r>
      <w:r w:rsidRPr="00D36C0C">
        <w:rPr>
          <w:i/>
          <w:iCs/>
          <w:noProof/>
        </w:rPr>
        <w:t>8</w:t>
      </w:r>
      <w:r w:rsidRPr="00D36C0C">
        <w:rPr>
          <w:noProof/>
        </w:rPr>
        <w:t>(3), 432–439.</w:t>
      </w:r>
    </w:p>
    <w:p w14:paraId="4C1B3EF1" w14:textId="0B260E84"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Purnamayanti, D., &amp; Utarini, E. (2018). Pemantauan 1000 Hari Pertama Kehidupan Dalam Rangka Pencegahan Stunting Melalui Pelatihan Kader Kesehatan Di Desa Menemeng Wilayah Kerja Puskesmas Bagu Kecamatan Pringgarata Kabupaten Lombok Tengah. </w:t>
      </w:r>
      <w:r w:rsidRPr="00D36C0C">
        <w:rPr>
          <w:i/>
          <w:iCs/>
          <w:noProof/>
        </w:rPr>
        <w:t>Jurnal Midwifery Update (Mu)</w:t>
      </w:r>
      <w:r w:rsidRPr="00D36C0C">
        <w:rPr>
          <w:noProof/>
        </w:rPr>
        <w:t xml:space="preserve">, </w:t>
      </w:r>
      <w:r w:rsidRPr="00D36C0C">
        <w:rPr>
          <w:i/>
          <w:iCs/>
          <w:noProof/>
        </w:rPr>
        <w:t>1</w:t>
      </w:r>
      <w:r w:rsidRPr="00D36C0C">
        <w:rPr>
          <w:noProof/>
        </w:rPr>
        <w:t>(2), 50–60. Http://Jurnalmu.Poltekkes-Mataram.Ac.Id/Index.Php/Jurnalmu</w:t>
      </w:r>
    </w:p>
    <w:p w14:paraId="4C4A73B9" w14:textId="070B1445"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Snell, J., &amp; Theeuwes, J. (2020). A Story About Statistical Learning In A Story: Regularities Impact Eye Movements During Book Reading. </w:t>
      </w:r>
      <w:r w:rsidRPr="00D36C0C">
        <w:rPr>
          <w:i/>
          <w:iCs/>
          <w:noProof/>
        </w:rPr>
        <w:t>Journal Of Memory And Language</w:t>
      </w:r>
      <w:r w:rsidRPr="00D36C0C">
        <w:rPr>
          <w:noProof/>
        </w:rPr>
        <w:t xml:space="preserve">, </w:t>
      </w:r>
      <w:r w:rsidRPr="00D36C0C">
        <w:rPr>
          <w:i/>
          <w:iCs/>
          <w:noProof/>
        </w:rPr>
        <w:t>113</w:t>
      </w:r>
      <w:r w:rsidRPr="00D36C0C">
        <w:rPr>
          <w:noProof/>
        </w:rPr>
        <w:t>(August 2019), 104127. Https://Doi.Org/10.1016/J.Jml.2020.104127</w:t>
      </w:r>
    </w:p>
    <w:p w14:paraId="5F4667AE" w14:textId="17D81DA2"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Subqi, I., Hasan, S., &amp; Riani, E. (2021). Peran Lptp Melalui Pendekatan Agama Dan Multisektor Dalam Penanganan Penurunan Angka Stunting Di Desa Pagarejo Wonosobo. </w:t>
      </w:r>
      <w:r w:rsidRPr="00D36C0C">
        <w:rPr>
          <w:i/>
          <w:iCs/>
          <w:noProof/>
        </w:rPr>
        <w:t>Jurnal Al-Ijtimaiyyah</w:t>
      </w:r>
      <w:r w:rsidRPr="00D36C0C">
        <w:rPr>
          <w:noProof/>
        </w:rPr>
        <w:t xml:space="preserve">, </w:t>
      </w:r>
      <w:r w:rsidRPr="00D36C0C">
        <w:rPr>
          <w:i/>
          <w:iCs/>
          <w:noProof/>
        </w:rPr>
        <w:t>7</w:t>
      </w:r>
      <w:r w:rsidRPr="00D36C0C">
        <w:rPr>
          <w:noProof/>
        </w:rPr>
        <w:t>(1), 111. Https://Doi.Org/10.22373/Al-Ijtimaiyyah.V7i1.9523</w:t>
      </w:r>
    </w:p>
    <w:p w14:paraId="2B04787F" w14:textId="1F6039E6"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Taib, W. R. W., &amp; Ismail, I. (2021). Evidence Of Stunting Genes In Asian Countries: A Review. </w:t>
      </w:r>
      <w:r w:rsidRPr="00D36C0C">
        <w:rPr>
          <w:i/>
          <w:iCs/>
          <w:noProof/>
        </w:rPr>
        <w:t>Meta Gene</w:t>
      </w:r>
      <w:r w:rsidRPr="00D36C0C">
        <w:rPr>
          <w:noProof/>
        </w:rPr>
        <w:t xml:space="preserve">, </w:t>
      </w:r>
      <w:r w:rsidRPr="00D36C0C">
        <w:rPr>
          <w:i/>
          <w:iCs/>
          <w:noProof/>
        </w:rPr>
        <w:t>30</w:t>
      </w:r>
      <w:r w:rsidRPr="00D36C0C">
        <w:rPr>
          <w:noProof/>
        </w:rPr>
        <w:t>(June), 100970. Https://Doi.Org/10.1016/J.Mgene.2021.100970</w:t>
      </w:r>
    </w:p>
    <w:p w14:paraId="658F6465" w14:textId="3898A2B4"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Tumas, N., Rodríguez López, S., Bilal, U., Ortigoza, A. F., &amp; Diez Roux, A. V. (2021). Urban Social Determinants Of Non-Communicable Diseases Risk Factors In Argentina. </w:t>
      </w:r>
      <w:r w:rsidRPr="00D36C0C">
        <w:rPr>
          <w:i/>
          <w:iCs/>
          <w:noProof/>
        </w:rPr>
        <w:t>Health And Place</w:t>
      </w:r>
      <w:r w:rsidRPr="00D36C0C">
        <w:rPr>
          <w:noProof/>
        </w:rPr>
        <w:t xml:space="preserve">, </w:t>
      </w:r>
      <w:r w:rsidRPr="00D36C0C">
        <w:rPr>
          <w:i/>
          <w:iCs/>
          <w:noProof/>
        </w:rPr>
        <w:t>June</w:t>
      </w:r>
      <w:r w:rsidRPr="00D36C0C">
        <w:rPr>
          <w:noProof/>
        </w:rPr>
        <w:t>. Https://Doi.Org/10.1016/J.Healthplace.2021.102611</w:t>
      </w:r>
    </w:p>
    <w:p w14:paraId="490B62BD" w14:textId="6B4C0266"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Verma, P., &amp; Prasad, J. B. (2021). Stunting, Wasting And Underweight As Indicators Of Under-Nutrition In Under Five Children From Developing Countries: A Systematic Review. </w:t>
      </w:r>
      <w:r w:rsidRPr="00D36C0C">
        <w:rPr>
          <w:i/>
          <w:iCs/>
          <w:noProof/>
        </w:rPr>
        <w:t>Diabetes And Metabolic Syndrome: Clinical Research And Reviews</w:t>
      </w:r>
      <w:r w:rsidRPr="00D36C0C">
        <w:rPr>
          <w:noProof/>
        </w:rPr>
        <w:t xml:space="preserve">, </w:t>
      </w:r>
      <w:r w:rsidRPr="00D36C0C">
        <w:rPr>
          <w:i/>
          <w:iCs/>
          <w:noProof/>
        </w:rPr>
        <w:t>15</w:t>
      </w:r>
      <w:r w:rsidRPr="00D36C0C">
        <w:rPr>
          <w:noProof/>
        </w:rPr>
        <w:t>(5), 102243. Https://Doi.Org/10.1016/J.Dsx.2021.102243</w:t>
      </w:r>
    </w:p>
    <w:p w14:paraId="54D7C3A7" w14:textId="141435D5" w:rsidR="00D36C0C" w:rsidRPr="00D36C0C" w:rsidRDefault="00D36C0C" w:rsidP="00D36C0C">
      <w:pPr>
        <w:widowControl w:val="0"/>
        <w:autoSpaceDE w:val="0"/>
        <w:autoSpaceDN w:val="0"/>
        <w:adjustRightInd w:val="0"/>
        <w:spacing w:after="240"/>
        <w:ind w:left="480" w:hanging="480"/>
        <w:jc w:val="both"/>
        <w:rPr>
          <w:noProof/>
        </w:rPr>
      </w:pPr>
      <w:r w:rsidRPr="00D36C0C">
        <w:rPr>
          <w:noProof/>
        </w:rPr>
        <w:t xml:space="preserve">Yilmaz Ferhatoglu, S., Yurdakok, O., &amp; Yurtseven, N. (2021). Malnutrition On Admission To The Paediatric Cardiac Intensive Care Unit Increases The Risk Of Mortality And Adverse Outcomes Following Paediatric Congenital Heart Surgery: A Prospective Cohort Study. </w:t>
      </w:r>
      <w:r w:rsidRPr="00D36C0C">
        <w:rPr>
          <w:i/>
          <w:iCs/>
          <w:noProof/>
        </w:rPr>
        <w:t>Australian Critical Care</w:t>
      </w:r>
      <w:r w:rsidRPr="00D36C0C">
        <w:rPr>
          <w:noProof/>
        </w:rPr>
        <w:t xml:space="preserve">, </w:t>
      </w:r>
      <w:r w:rsidRPr="00D36C0C">
        <w:rPr>
          <w:i/>
          <w:iCs/>
          <w:noProof/>
        </w:rPr>
        <w:t>Xxxx</w:t>
      </w:r>
      <w:r w:rsidRPr="00D36C0C">
        <w:rPr>
          <w:noProof/>
        </w:rPr>
        <w:t>. Https://Doi.Org/10.1016/J.Aucc.2021.07.004</w:t>
      </w:r>
    </w:p>
    <w:p w14:paraId="756B9362" w14:textId="5B69DF0B" w:rsidR="00784FA6" w:rsidRPr="00784FA6" w:rsidRDefault="00784FA6" w:rsidP="00784FA6">
      <w:pPr>
        <w:pStyle w:val="IEEEParagraph"/>
        <w:spacing w:after="240"/>
        <w:rPr>
          <w:lang w:val="id-ID"/>
        </w:rPr>
      </w:pPr>
      <w:r>
        <w:rPr>
          <w:lang w:val="id-ID"/>
        </w:rPr>
        <w:fldChar w:fldCharType="end"/>
      </w:r>
    </w:p>
    <w:p w14:paraId="493DCACD" w14:textId="7E92B2C6" w:rsidR="005F45B1" w:rsidRPr="001E147C" w:rsidRDefault="005F45B1" w:rsidP="002E6CB7">
      <w:pPr>
        <w:pStyle w:val="References"/>
        <w:spacing w:line="276" w:lineRule="auto"/>
        <w:rPr>
          <w:rFonts w:ascii="Century" w:hAnsi="Century"/>
          <w:color w:val="000000"/>
          <w:spacing w:val="-6"/>
          <w:sz w:val="22"/>
          <w:szCs w:val="24"/>
        </w:rPr>
      </w:pPr>
    </w:p>
    <w:p w14:paraId="6299F31C" w14:textId="77777777"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44206" w14:textId="77777777" w:rsidR="003552EB" w:rsidRDefault="003552EB" w:rsidP="00A1414F">
      <w:r>
        <w:separator/>
      </w:r>
    </w:p>
  </w:endnote>
  <w:endnote w:type="continuationSeparator" w:id="0">
    <w:p w14:paraId="306D87E7" w14:textId="77777777" w:rsidR="003552EB" w:rsidRDefault="003552EB"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Times">
    <w:panose1 w:val="02020603050405020304"/>
    <w:charset w:val="4D"/>
    <w:family w:val="roman"/>
    <w:notTrueType/>
    <w:pitch w:val="variable"/>
    <w:sig w:usb0="00000003" w:usb1="00000000" w:usb2="00000000" w:usb3="00000000" w:csb0="00000001"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72CBC" w14:textId="77777777" w:rsidR="00F22C0B" w:rsidRDefault="003552EB"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77A73" w14:textId="77777777" w:rsidR="003552EB" w:rsidRDefault="003552EB" w:rsidP="00A1414F">
      <w:r>
        <w:separator/>
      </w:r>
    </w:p>
  </w:footnote>
  <w:footnote w:type="continuationSeparator" w:id="0">
    <w:p w14:paraId="718D0B4A" w14:textId="77777777" w:rsidR="003552EB" w:rsidRDefault="003552EB"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9CDA3"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42409"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01C73056"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14F1A" w14:textId="0099EF09" w:rsidR="00BF4618" w:rsidRDefault="00ED02E4">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48B177D7" wp14:editId="1BAAC024">
              <wp:simplePos x="0" y="0"/>
              <wp:positionH relativeFrom="column">
                <wp:posOffset>1783715</wp:posOffset>
              </wp:positionH>
              <wp:positionV relativeFrom="paragraph">
                <wp:posOffset>-34290</wp:posOffset>
              </wp:positionV>
              <wp:extent cx="3687445" cy="994410"/>
              <wp:effectExtent l="12065" t="13335" r="5715" b="11430"/>
              <wp:wrapNone/>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5B4F56E9"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0DC60064" w14:textId="77777777" w:rsidR="00420C35" w:rsidRPr="004F3606" w:rsidRDefault="003552EB"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0009A458"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0CF2774C"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CD76258"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E0209F9" wp14:editId="1F455A52">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7DE4B941" w14:textId="77777777" w:rsidR="00420C35" w:rsidRPr="004F3606" w:rsidRDefault="00420C35" w:rsidP="00420C35">
                          <w:pPr>
                            <w:jc w:val="right"/>
                            <w:rPr>
                              <w:rFonts w:ascii="Arial" w:hAnsi="Arial" w:cs="Arial"/>
                              <w:sz w:val="19"/>
                              <w:szCs w:val="19"/>
                            </w:rPr>
                          </w:pPr>
                        </w:p>
                        <w:p w14:paraId="4AA3E0D5" w14:textId="77777777" w:rsidR="00420C35" w:rsidRPr="00B524B4" w:rsidRDefault="00420C35" w:rsidP="00420C35">
                          <w:pPr>
                            <w:jc w:val="right"/>
                            <w:rPr>
                              <w:rFonts w:ascii="Arial" w:hAnsi="Arial" w:cs="Arial"/>
                              <w:sz w:val="19"/>
                              <w:szCs w:val="19"/>
                            </w:rPr>
                          </w:pPr>
                        </w:p>
                        <w:p w14:paraId="0BF52CB7"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B177D7"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5B4F56E9"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0DC60064" w14:textId="77777777" w:rsidR="00420C35" w:rsidRPr="004F3606" w:rsidRDefault="003552EB"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0009A458"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0CF2774C"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CD76258"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E0209F9" wp14:editId="1F455A52">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7DE4B941" w14:textId="77777777" w:rsidR="00420C35" w:rsidRPr="004F3606" w:rsidRDefault="00420C35" w:rsidP="00420C35">
                    <w:pPr>
                      <w:jc w:val="right"/>
                      <w:rPr>
                        <w:rFonts w:ascii="Arial" w:hAnsi="Arial" w:cs="Arial"/>
                        <w:sz w:val="19"/>
                        <w:szCs w:val="19"/>
                      </w:rPr>
                    </w:pPr>
                  </w:p>
                  <w:p w14:paraId="4AA3E0D5" w14:textId="77777777" w:rsidR="00420C35" w:rsidRPr="00B524B4" w:rsidRDefault="00420C35" w:rsidP="00420C35">
                    <w:pPr>
                      <w:jc w:val="right"/>
                      <w:rPr>
                        <w:rFonts w:ascii="Arial" w:hAnsi="Arial" w:cs="Arial"/>
                        <w:sz w:val="19"/>
                        <w:szCs w:val="19"/>
                      </w:rPr>
                    </w:pPr>
                  </w:p>
                  <w:p w14:paraId="0BF52CB7" w14:textId="77777777" w:rsidR="009151A5" w:rsidRPr="004F3606" w:rsidRDefault="009151A5" w:rsidP="004211FE">
                    <w:pPr>
                      <w:jc w:val="right"/>
                      <w:rPr>
                        <w:rFonts w:ascii="Arial" w:hAnsi="Arial" w:cs="Arial"/>
                        <w:sz w:val="19"/>
                        <w:szCs w:val="19"/>
                      </w:rPr>
                    </w:pPr>
                  </w:p>
                </w:txbxContent>
              </v:textbox>
            </v:shape>
          </w:pict>
        </mc:Fallback>
      </mc:AlternateContent>
    </w:r>
  </w:p>
  <w:p w14:paraId="10145883" w14:textId="77777777" w:rsidR="004F3606" w:rsidRDefault="004F3606">
    <w:pPr>
      <w:pStyle w:val="Header"/>
      <w:rPr>
        <w:noProof/>
        <w:lang w:val="en-US" w:eastAsia="en-US"/>
      </w:rPr>
    </w:pPr>
  </w:p>
  <w:p w14:paraId="779458AD" w14:textId="77777777" w:rsidR="004F3606" w:rsidRDefault="004F3606">
    <w:pPr>
      <w:pStyle w:val="Header"/>
      <w:rPr>
        <w:noProof/>
        <w:lang w:val="en-US" w:eastAsia="en-US"/>
      </w:rPr>
    </w:pPr>
  </w:p>
  <w:p w14:paraId="111AEE4F" w14:textId="77777777" w:rsidR="004F3606" w:rsidRDefault="004F3606">
    <w:pPr>
      <w:pStyle w:val="Header"/>
      <w:rPr>
        <w:noProof/>
        <w:lang w:val="en-US" w:eastAsia="en-US"/>
      </w:rPr>
    </w:pPr>
  </w:p>
  <w:p w14:paraId="5134F589"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5392"/>
        </w:tabs>
        <w:ind w:left="5392" w:hanging="288"/>
      </w:pPr>
      <w:rPr>
        <w:rFonts w:ascii="Times New Roman" w:hAnsi="Times New Roman" w:hint="default"/>
        <w:b w:val="0"/>
        <w:i w:val="0"/>
        <w:sz w:val="20"/>
      </w:rPr>
    </w:lvl>
    <w:lvl w:ilvl="2">
      <w:start w:val="1"/>
      <w:numFmt w:val="decimal"/>
      <w:lvlText w:val="%1.%2.%3"/>
      <w:lvlJc w:val="left"/>
      <w:pPr>
        <w:tabs>
          <w:tab w:val="num" w:pos="5824"/>
        </w:tabs>
        <w:ind w:left="5824" w:hanging="720"/>
      </w:pPr>
      <w:rPr>
        <w:rFonts w:hint="default"/>
      </w:rPr>
    </w:lvl>
    <w:lvl w:ilvl="3">
      <w:start w:val="1"/>
      <w:numFmt w:val="decimal"/>
      <w:lvlText w:val="%1.%2.%3.%4"/>
      <w:lvlJc w:val="left"/>
      <w:pPr>
        <w:tabs>
          <w:tab w:val="num" w:pos="5968"/>
        </w:tabs>
        <w:ind w:left="5968" w:hanging="864"/>
      </w:pPr>
      <w:rPr>
        <w:rFonts w:hint="default"/>
      </w:rPr>
    </w:lvl>
    <w:lvl w:ilvl="4">
      <w:start w:val="1"/>
      <w:numFmt w:val="decimal"/>
      <w:lvlText w:val="%1.%2.%3.%4.%5"/>
      <w:lvlJc w:val="left"/>
      <w:pPr>
        <w:tabs>
          <w:tab w:val="num" w:pos="6112"/>
        </w:tabs>
        <w:ind w:left="6112" w:hanging="1008"/>
      </w:pPr>
      <w:rPr>
        <w:rFonts w:hint="default"/>
      </w:rPr>
    </w:lvl>
    <w:lvl w:ilvl="5">
      <w:start w:val="1"/>
      <w:numFmt w:val="decimal"/>
      <w:lvlText w:val="%1.%2.%3.%4.%5.%6"/>
      <w:lvlJc w:val="left"/>
      <w:pPr>
        <w:tabs>
          <w:tab w:val="num" w:pos="6256"/>
        </w:tabs>
        <w:ind w:left="6256" w:hanging="1152"/>
      </w:pPr>
      <w:rPr>
        <w:rFonts w:hint="default"/>
      </w:rPr>
    </w:lvl>
    <w:lvl w:ilvl="6">
      <w:start w:val="1"/>
      <w:numFmt w:val="decimal"/>
      <w:lvlText w:val="%1.%2.%3.%4.%5.%6.%7"/>
      <w:lvlJc w:val="left"/>
      <w:pPr>
        <w:tabs>
          <w:tab w:val="num" w:pos="6400"/>
        </w:tabs>
        <w:ind w:left="6400" w:hanging="1296"/>
      </w:pPr>
      <w:rPr>
        <w:rFonts w:hint="default"/>
      </w:rPr>
    </w:lvl>
    <w:lvl w:ilvl="7">
      <w:start w:val="1"/>
      <w:numFmt w:val="decimal"/>
      <w:lvlText w:val="%1.%2.%3.%4.%5.%6.%7.%8"/>
      <w:lvlJc w:val="left"/>
      <w:pPr>
        <w:tabs>
          <w:tab w:val="num" w:pos="6544"/>
        </w:tabs>
        <w:ind w:left="6544" w:hanging="1440"/>
      </w:pPr>
      <w:rPr>
        <w:rFonts w:hint="default"/>
      </w:rPr>
    </w:lvl>
    <w:lvl w:ilvl="8">
      <w:start w:val="1"/>
      <w:numFmt w:val="decimal"/>
      <w:lvlText w:val="%1.%2.%3.%4.%5.%6.%7.%8.%9"/>
      <w:lvlJc w:val="left"/>
      <w:pPr>
        <w:tabs>
          <w:tab w:val="num" w:pos="6688"/>
        </w:tabs>
        <w:ind w:left="6688"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84398843">
    <w:abstractNumId w:val="8"/>
  </w:num>
  <w:num w:numId="2" w16cid:durableId="1202203841">
    <w:abstractNumId w:val="10"/>
  </w:num>
  <w:num w:numId="3" w16cid:durableId="1968316398">
    <w:abstractNumId w:val="8"/>
  </w:num>
  <w:num w:numId="4" w16cid:durableId="199275539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12934962">
    <w:abstractNumId w:val="7"/>
  </w:num>
  <w:num w:numId="6" w16cid:durableId="1257010732">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220948785">
    <w:abstractNumId w:val="0"/>
  </w:num>
  <w:num w:numId="8" w16cid:durableId="2090231002">
    <w:abstractNumId w:val="2"/>
  </w:num>
  <w:num w:numId="9" w16cid:durableId="230821178">
    <w:abstractNumId w:val="13"/>
  </w:num>
  <w:num w:numId="10" w16cid:durableId="2095082821">
    <w:abstractNumId w:val="3"/>
  </w:num>
  <w:num w:numId="11" w16cid:durableId="1253932358">
    <w:abstractNumId w:val="6"/>
  </w:num>
  <w:num w:numId="12" w16cid:durableId="315303117">
    <w:abstractNumId w:val="11"/>
    <w:lvlOverride w:ilvl="0">
      <w:startOverride w:val="1"/>
    </w:lvlOverride>
  </w:num>
  <w:num w:numId="13" w16cid:durableId="1327712311">
    <w:abstractNumId w:val="0"/>
  </w:num>
  <w:num w:numId="14" w16cid:durableId="527832734">
    <w:abstractNumId w:val="12"/>
  </w:num>
  <w:num w:numId="15" w16cid:durableId="282007069">
    <w:abstractNumId w:val="14"/>
  </w:num>
  <w:num w:numId="16" w16cid:durableId="225263899">
    <w:abstractNumId w:val="9"/>
  </w:num>
  <w:num w:numId="17" w16cid:durableId="1667592001">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1401445198">
    <w:abstractNumId w:val="1"/>
  </w:num>
  <w:num w:numId="19" w16cid:durableId="2042243524">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ID"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ysTA2M7E0sTS1tLBQ0lEKTi0uzszPAykwMqwFAJLnA8QtAAAA"/>
  </w:docVars>
  <w:rsids>
    <w:rsidRoot w:val="00426FBB"/>
    <w:rsid w:val="000002E1"/>
    <w:rsid w:val="0000069A"/>
    <w:rsid w:val="00002AE5"/>
    <w:rsid w:val="00005CE1"/>
    <w:rsid w:val="00005FFC"/>
    <w:rsid w:val="000069C7"/>
    <w:rsid w:val="000079B2"/>
    <w:rsid w:val="00017719"/>
    <w:rsid w:val="00020A6F"/>
    <w:rsid w:val="000215DC"/>
    <w:rsid w:val="000227C5"/>
    <w:rsid w:val="00023D41"/>
    <w:rsid w:val="00027F1D"/>
    <w:rsid w:val="0003296C"/>
    <w:rsid w:val="00036359"/>
    <w:rsid w:val="00042E23"/>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1483"/>
    <w:rsid w:val="000A6695"/>
    <w:rsid w:val="000A6C62"/>
    <w:rsid w:val="000B3567"/>
    <w:rsid w:val="000B36A3"/>
    <w:rsid w:val="000B4A2C"/>
    <w:rsid w:val="000C013C"/>
    <w:rsid w:val="000D27BD"/>
    <w:rsid w:val="000D4841"/>
    <w:rsid w:val="000D67E4"/>
    <w:rsid w:val="000E3F84"/>
    <w:rsid w:val="000E4F95"/>
    <w:rsid w:val="00103C8B"/>
    <w:rsid w:val="00103E04"/>
    <w:rsid w:val="00104C9F"/>
    <w:rsid w:val="001056DF"/>
    <w:rsid w:val="00110F56"/>
    <w:rsid w:val="00114025"/>
    <w:rsid w:val="00115691"/>
    <w:rsid w:val="001160D2"/>
    <w:rsid w:val="001218D3"/>
    <w:rsid w:val="0013008C"/>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B63A3"/>
    <w:rsid w:val="001B6B87"/>
    <w:rsid w:val="001C0608"/>
    <w:rsid w:val="001C1A51"/>
    <w:rsid w:val="001C2EAE"/>
    <w:rsid w:val="001D04EB"/>
    <w:rsid w:val="001D34BD"/>
    <w:rsid w:val="001E147C"/>
    <w:rsid w:val="001F16CD"/>
    <w:rsid w:val="001F2F71"/>
    <w:rsid w:val="001F47D2"/>
    <w:rsid w:val="00201427"/>
    <w:rsid w:val="00202141"/>
    <w:rsid w:val="00212325"/>
    <w:rsid w:val="00212DFA"/>
    <w:rsid w:val="002202B7"/>
    <w:rsid w:val="0022285A"/>
    <w:rsid w:val="0022382E"/>
    <w:rsid w:val="00224C61"/>
    <w:rsid w:val="00226AB3"/>
    <w:rsid w:val="00230E61"/>
    <w:rsid w:val="00244512"/>
    <w:rsid w:val="0025798B"/>
    <w:rsid w:val="0026094F"/>
    <w:rsid w:val="00271242"/>
    <w:rsid w:val="0027145F"/>
    <w:rsid w:val="0027227B"/>
    <w:rsid w:val="0027288E"/>
    <w:rsid w:val="00273AC7"/>
    <w:rsid w:val="00273D2C"/>
    <w:rsid w:val="00275BFA"/>
    <w:rsid w:val="00285ECD"/>
    <w:rsid w:val="0028667D"/>
    <w:rsid w:val="00290E1B"/>
    <w:rsid w:val="00291B17"/>
    <w:rsid w:val="00292EFC"/>
    <w:rsid w:val="00295405"/>
    <w:rsid w:val="00295469"/>
    <w:rsid w:val="002A00B3"/>
    <w:rsid w:val="002A2FD6"/>
    <w:rsid w:val="002A6742"/>
    <w:rsid w:val="002B09BC"/>
    <w:rsid w:val="002C1A7F"/>
    <w:rsid w:val="002C270E"/>
    <w:rsid w:val="002C4239"/>
    <w:rsid w:val="002C559D"/>
    <w:rsid w:val="002C6430"/>
    <w:rsid w:val="002C67F8"/>
    <w:rsid w:val="002D2D42"/>
    <w:rsid w:val="002D3DAA"/>
    <w:rsid w:val="002D68C9"/>
    <w:rsid w:val="002E6CB7"/>
    <w:rsid w:val="002F15EA"/>
    <w:rsid w:val="002F72D0"/>
    <w:rsid w:val="003003AB"/>
    <w:rsid w:val="00301B7E"/>
    <w:rsid w:val="00303687"/>
    <w:rsid w:val="00303AFA"/>
    <w:rsid w:val="00311C49"/>
    <w:rsid w:val="0031279E"/>
    <w:rsid w:val="00315F13"/>
    <w:rsid w:val="0032119E"/>
    <w:rsid w:val="00321304"/>
    <w:rsid w:val="003303CD"/>
    <w:rsid w:val="00331F84"/>
    <w:rsid w:val="00332EE1"/>
    <w:rsid w:val="003343DF"/>
    <w:rsid w:val="003366F9"/>
    <w:rsid w:val="00353F69"/>
    <w:rsid w:val="003552EB"/>
    <w:rsid w:val="00355B72"/>
    <w:rsid w:val="00360589"/>
    <w:rsid w:val="00360C6A"/>
    <w:rsid w:val="00360D09"/>
    <w:rsid w:val="00366B29"/>
    <w:rsid w:val="003717D0"/>
    <w:rsid w:val="00377715"/>
    <w:rsid w:val="0038106C"/>
    <w:rsid w:val="00382E62"/>
    <w:rsid w:val="003837D6"/>
    <w:rsid w:val="00392B23"/>
    <w:rsid w:val="00394DC4"/>
    <w:rsid w:val="003950A4"/>
    <w:rsid w:val="003A033B"/>
    <w:rsid w:val="003B0D77"/>
    <w:rsid w:val="003C3E37"/>
    <w:rsid w:val="003C55F1"/>
    <w:rsid w:val="003C7209"/>
    <w:rsid w:val="003D138F"/>
    <w:rsid w:val="003D3E2E"/>
    <w:rsid w:val="003D4C64"/>
    <w:rsid w:val="003E3577"/>
    <w:rsid w:val="003F2C23"/>
    <w:rsid w:val="003F3A61"/>
    <w:rsid w:val="00400DC7"/>
    <w:rsid w:val="00403498"/>
    <w:rsid w:val="00406631"/>
    <w:rsid w:val="00410A5D"/>
    <w:rsid w:val="00414909"/>
    <w:rsid w:val="004202C3"/>
    <w:rsid w:val="00420C35"/>
    <w:rsid w:val="004211FE"/>
    <w:rsid w:val="004216B1"/>
    <w:rsid w:val="00421CD5"/>
    <w:rsid w:val="00425A6A"/>
    <w:rsid w:val="00426FBB"/>
    <w:rsid w:val="004337B8"/>
    <w:rsid w:val="00437E30"/>
    <w:rsid w:val="00437E48"/>
    <w:rsid w:val="0044773F"/>
    <w:rsid w:val="0046428B"/>
    <w:rsid w:val="00464FBB"/>
    <w:rsid w:val="00466158"/>
    <w:rsid w:val="00471085"/>
    <w:rsid w:val="0047429A"/>
    <w:rsid w:val="004772BF"/>
    <w:rsid w:val="004778A8"/>
    <w:rsid w:val="004816DE"/>
    <w:rsid w:val="0048374C"/>
    <w:rsid w:val="0048707A"/>
    <w:rsid w:val="0048771D"/>
    <w:rsid w:val="004A1511"/>
    <w:rsid w:val="004A6605"/>
    <w:rsid w:val="004B0DB7"/>
    <w:rsid w:val="004B519F"/>
    <w:rsid w:val="004B5BFE"/>
    <w:rsid w:val="004B7D92"/>
    <w:rsid w:val="004B7F34"/>
    <w:rsid w:val="004C2CB8"/>
    <w:rsid w:val="004C4227"/>
    <w:rsid w:val="004C45FA"/>
    <w:rsid w:val="004C4D2E"/>
    <w:rsid w:val="004C7B93"/>
    <w:rsid w:val="004D395E"/>
    <w:rsid w:val="004D7355"/>
    <w:rsid w:val="004E1BD8"/>
    <w:rsid w:val="004E452A"/>
    <w:rsid w:val="004E78E3"/>
    <w:rsid w:val="004F019E"/>
    <w:rsid w:val="004F3606"/>
    <w:rsid w:val="005004BF"/>
    <w:rsid w:val="00502E89"/>
    <w:rsid w:val="00504748"/>
    <w:rsid w:val="00505FE2"/>
    <w:rsid w:val="0051095A"/>
    <w:rsid w:val="00510A41"/>
    <w:rsid w:val="00510E95"/>
    <w:rsid w:val="00512DCF"/>
    <w:rsid w:val="00512F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67664"/>
    <w:rsid w:val="005818EA"/>
    <w:rsid w:val="00582DE1"/>
    <w:rsid w:val="00585769"/>
    <w:rsid w:val="00591130"/>
    <w:rsid w:val="00591DB6"/>
    <w:rsid w:val="005A3F28"/>
    <w:rsid w:val="005A40BE"/>
    <w:rsid w:val="005A7F4E"/>
    <w:rsid w:val="005B13E2"/>
    <w:rsid w:val="005B3934"/>
    <w:rsid w:val="005B47D7"/>
    <w:rsid w:val="005C4BA9"/>
    <w:rsid w:val="005C5526"/>
    <w:rsid w:val="005C62C6"/>
    <w:rsid w:val="005D0CBD"/>
    <w:rsid w:val="005D21E9"/>
    <w:rsid w:val="005D79BF"/>
    <w:rsid w:val="005D7B9E"/>
    <w:rsid w:val="005E5719"/>
    <w:rsid w:val="005E6440"/>
    <w:rsid w:val="005F0834"/>
    <w:rsid w:val="005F45B1"/>
    <w:rsid w:val="005F6788"/>
    <w:rsid w:val="005F6DC3"/>
    <w:rsid w:val="006017FD"/>
    <w:rsid w:val="00601A8E"/>
    <w:rsid w:val="00602488"/>
    <w:rsid w:val="006079BE"/>
    <w:rsid w:val="00613D89"/>
    <w:rsid w:val="00616C3C"/>
    <w:rsid w:val="0062033E"/>
    <w:rsid w:val="00620366"/>
    <w:rsid w:val="00624482"/>
    <w:rsid w:val="006308D2"/>
    <w:rsid w:val="00631635"/>
    <w:rsid w:val="00633178"/>
    <w:rsid w:val="006343E3"/>
    <w:rsid w:val="00643796"/>
    <w:rsid w:val="0064799C"/>
    <w:rsid w:val="00652E37"/>
    <w:rsid w:val="00654156"/>
    <w:rsid w:val="00662376"/>
    <w:rsid w:val="00692A21"/>
    <w:rsid w:val="00694D34"/>
    <w:rsid w:val="00695864"/>
    <w:rsid w:val="006977E6"/>
    <w:rsid w:val="006A3AE1"/>
    <w:rsid w:val="006A4145"/>
    <w:rsid w:val="006B09B8"/>
    <w:rsid w:val="006B47CA"/>
    <w:rsid w:val="006B5506"/>
    <w:rsid w:val="006C7AAA"/>
    <w:rsid w:val="006D1C2A"/>
    <w:rsid w:val="006D264F"/>
    <w:rsid w:val="006D3F45"/>
    <w:rsid w:val="006E2A8D"/>
    <w:rsid w:val="006E2C67"/>
    <w:rsid w:val="006E35C8"/>
    <w:rsid w:val="006E4AB3"/>
    <w:rsid w:val="006E6B57"/>
    <w:rsid w:val="006E7574"/>
    <w:rsid w:val="006F4323"/>
    <w:rsid w:val="00701D28"/>
    <w:rsid w:val="00703430"/>
    <w:rsid w:val="007069BE"/>
    <w:rsid w:val="00711BD2"/>
    <w:rsid w:val="00711FEB"/>
    <w:rsid w:val="0072066E"/>
    <w:rsid w:val="00721E2E"/>
    <w:rsid w:val="007227F5"/>
    <w:rsid w:val="0072566E"/>
    <w:rsid w:val="00733156"/>
    <w:rsid w:val="00733E74"/>
    <w:rsid w:val="0074085C"/>
    <w:rsid w:val="00745C86"/>
    <w:rsid w:val="00764603"/>
    <w:rsid w:val="0076604D"/>
    <w:rsid w:val="00772C88"/>
    <w:rsid w:val="00781DBA"/>
    <w:rsid w:val="00784FA6"/>
    <w:rsid w:val="0078621C"/>
    <w:rsid w:val="00790909"/>
    <w:rsid w:val="007918BA"/>
    <w:rsid w:val="0079301B"/>
    <w:rsid w:val="007A011D"/>
    <w:rsid w:val="007A77C6"/>
    <w:rsid w:val="007B5A07"/>
    <w:rsid w:val="007B668E"/>
    <w:rsid w:val="007C7D51"/>
    <w:rsid w:val="007D2F33"/>
    <w:rsid w:val="007D3E71"/>
    <w:rsid w:val="007D4773"/>
    <w:rsid w:val="007D6BAA"/>
    <w:rsid w:val="007D768B"/>
    <w:rsid w:val="007E132A"/>
    <w:rsid w:val="007E2F5F"/>
    <w:rsid w:val="007E34AA"/>
    <w:rsid w:val="007E5D6A"/>
    <w:rsid w:val="007E645D"/>
    <w:rsid w:val="007F7260"/>
    <w:rsid w:val="007F75CA"/>
    <w:rsid w:val="00800784"/>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67E3C"/>
    <w:rsid w:val="00873013"/>
    <w:rsid w:val="008746C3"/>
    <w:rsid w:val="008757E0"/>
    <w:rsid w:val="00877954"/>
    <w:rsid w:val="00877D4C"/>
    <w:rsid w:val="008953A9"/>
    <w:rsid w:val="0089763B"/>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4CE2"/>
    <w:rsid w:val="00905356"/>
    <w:rsid w:val="00914F7F"/>
    <w:rsid w:val="009151A5"/>
    <w:rsid w:val="009205B4"/>
    <w:rsid w:val="009223D5"/>
    <w:rsid w:val="00922A80"/>
    <w:rsid w:val="00932F60"/>
    <w:rsid w:val="00934D34"/>
    <w:rsid w:val="00937F31"/>
    <w:rsid w:val="009408BA"/>
    <w:rsid w:val="00944A91"/>
    <w:rsid w:val="00946DC6"/>
    <w:rsid w:val="009507C0"/>
    <w:rsid w:val="009537A7"/>
    <w:rsid w:val="009550E8"/>
    <w:rsid w:val="00955B59"/>
    <w:rsid w:val="009570BE"/>
    <w:rsid w:val="0095739B"/>
    <w:rsid w:val="009671E5"/>
    <w:rsid w:val="00971BB3"/>
    <w:rsid w:val="00971EBF"/>
    <w:rsid w:val="00984E42"/>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08D6"/>
    <w:rsid w:val="009D2660"/>
    <w:rsid w:val="009D34EA"/>
    <w:rsid w:val="009D3C51"/>
    <w:rsid w:val="00A03A12"/>
    <w:rsid w:val="00A03E75"/>
    <w:rsid w:val="00A04DC8"/>
    <w:rsid w:val="00A05485"/>
    <w:rsid w:val="00A11080"/>
    <w:rsid w:val="00A1414F"/>
    <w:rsid w:val="00A20D66"/>
    <w:rsid w:val="00A22F3B"/>
    <w:rsid w:val="00A22FE0"/>
    <w:rsid w:val="00A24E21"/>
    <w:rsid w:val="00A32A74"/>
    <w:rsid w:val="00A37654"/>
    <w:rsid w:val="00A40392"/>
    <w:rsid w:val="00A4337B"/>
    <w:rsid w:val="00A45FCE"/>
    <w:rsid w:val="00A54891"/>
    <w:rsid w:val="00A64A36"/>
    <w:rsid w:val="00A7266B"/>
    <w:rsid w:val="00A75671"/>
    <w:rsid w:val="00A773CC"/>
    <w:rsid w:val="00A80C48"/>
    <w:rsid w:val="00A86951"/>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16A0"/>
    <w:rsid w:val="00AE406C"/>
    <w:rsid w:val="00AE7C7B"/>
    <w:rsid w:val="00AF792B"/>
    <w:rsid w:val="00B00190"/>
    <w:rsid w:val="00B10F2B"/>
    <w:rsid w:val="00B13F2B"/>
    <w:rsid w:val="00B333DE"/>
    <w:rsid w:val="00B3521D"/>
    <w:rsid w:val="00B45003"/>
    <w:rsid w:val="00B45E81"/>
    <w:rsid w:val="00B4687F"/>
    <w:rsid w:val="00B47460"/>
    <w:rsid w:val="00B47B11"/>
    <w:rsid w:val="00B55D5E"/>
    <w:rsid w:val="00B56B16"/>
    <w:rsid w:val="00B717BA"/>
    <w:rsid w:val="00B735B0"/>
    <w:rsid w:val="00B81E91"/>
    <w:rsid w:val="00B85B92"/>
    <w:rsid w:val="00B91814"/>
    <w:rsid w:val="00B92B81"/>
    <w:rsid w:val="00B94516"/>
    <w:rsid w:val="00B955F8"/>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3247"/>
    <w:rsid w:val="00C14968"/>
    <w:rsid w:val="00C21916"/>
    <w:rsid w:val="00C2650B"/>
    <w:rsid w:val="00C32E48"/>
    <w:rsid w:val="00C439E8"/>
    <w:rsid w:val="00C457CA"/>
    <w:rsid w:val="00C500EF"/>
    <w:rsid w:val="00C51EB1"/>
    <w:rsid w:val="00C52120"/>
    <w:rsid w:val="00C52304"/>
    <w:rsid w:val="00C57FB7"/>
    <w:rsid w:val="00C62CEB"/>
    <w:rsid w:val="00C65F3F"/>
    <w:rsid w:val="00C70749"/>
    <w:rsid w:val="00C72414"/>
    <w:rsid w:val="00C754A8"/>
    <w:rsid w:val="00C76C1D"/>
    <w:rsid w:val="00C8667B"/>
    <w:rsid w:val="00C86750"/>
    <w:rsid w:val="00C91EF5"/>
    <w:rsid w:val="00C9234E"/>
    <w:rsid w:val="00C93BB2"/>
    <w:rsid w:val="00C9683E"/>
    <w:rsid w:val="00CA2A24"/>
    <w:rsid w:val="00CA4CE3"/>
    <w:rsid w:val="00CB1354"/>
    <w:rsid w:val="00CB60BA"/>
    <w:rsid w:val="00CB65CB"/>
    <w:rsid w:val="00CC75C0"/>
    <w:rsid w:val="00CD23EF"/>
    <w:rsid w:val="00CD27E3"/>
    <w:rsid w:val="00CD4F3F"/>
    <w:rsid w:val="00CE34BC"/>
    <w:rsid w:val="00CE562B"/>
    <w:rsid w:val="00CE6155"/>
    <w:rsid w:val="00CF2C2F"/>
    <w:rsid w:val="00CF75F6"/>
    <w:rsid w:val="00D05BEA"/>
    <w:rsid w:val="00D150AD"/>
    <w:rsid w:val="00D17D7F"/>
    <w:rsid w:val="00D2480A"/>
    <w:rsid w:val="00D26037"/>
    <w:rsid w:val="00D27E34"/>
    <w:rsid w:val="00D30F2D"/>
    <w:rsid w:val="00D311F8"/>
    <w:rsid w:val="00D36B52"/>
    <w:rsid w:val="00D36C0C"/>
    <w:rsid w:val="00D3708C"/>
    <w:rsid w:val="00D377C8"/>
    <w:rsid w:val="00D37FE2"/>
    <w:rsid w:val="00D41274"/>
    <w:rsid w:val="00D43BF3"/>
    <w:rsid w:val="00D5746B"/>
    <w:rsid w:val="00D60CD8"/>
    <w:rsid w:val="00D677E9"/>
    <w:rsid w:val="00D71797"/>
    <w:rsid w:val="00D767BB"/>
    <w:rsid w:val="00D84BBF"/>
    <w:rsid w:val="00D8752A"/>
    <w:rsid w:val="00D92681"/>
    <w:rsid w:val="00D939B0"/>
    <w:rsid w:val="00D958E2"/>
    <w:rsid w:val="00DA3F1A"/>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22780"/>
    <w:rsid w:val="00E304BC"/>
    <w:rsid w:val="00E32853"/>
    <w:rsid w:val="00E33A00"/>
    <w:rsid w:val="00E379EC"/>
    <w:rsid w:val="00E401F8"/>
    <w:rsid w:val="00E41262"/>
    <w:rsid w:val="00E42932"/>
    <w:rsid w:val="00E43EEC"/>
    <w:rsid w:val="00E4498A"/>
    <w:rsid w:val="00E44C34"/>
    <w:rsid w:val="00E46425"/>
    <w:rsid w:val="00E47D0E"/>
    <w:rsid w:val="00E512D9"/>
    <w:rsid w:val="00E55F2A"/>
    <w:rsid w:val="00E6457D"/>
    <w:rsid w:val="00E65018"/>
    <w:rsid w:val="00E678CD"/>
    <w:rsid w:val="00E70EE3"/>
    <w:rsid w:val="00E71F0D"/>
    <w:rsid w:val="00E72B37"/>
    <w:rsid w:val="00E72D69"/>
    <w:rsid w:val="00E7529B"/>
    <w:rsid w:val="00E77A2C"/>
    <w:rsid w:val="00E82B49"/>
    <w:rsid w:val="00E94339"/>
    <w:rsid w:val="00E97563"/>
    <w:rsid w:val="00EB0B63"/>
    <w:rsid w:val="00EB2163"/>
    <w:rsid w:val="00EC1C35"/>
    <w:rsid w:val="00EC265C"/>
    <w:rsid w:val="00EC65B7"/>
    <w:rsid w:val="00ED02E4"/>
    <w:rsid w:val="00ED25B0"/>
    <w:rsid w:val="00ED61CB"/>
    <w:rsid w:val="00EE4353"/>
    <w:rsid w:val="00EF2488"/>
    <w:rsid w:val="00EF290B"/>
    <w:rsid w:val="00EF3452"/>
    <w:rsid w:val="00EF61AD"/>
    <w:rsid w:val="00F02510"/>
    <w:rsid w:val="00F02959"/>
    <w:rsid w:val="00F062D8"/>
    <w:rsid w:val="00F06A72"/>
    <w:rsid w:val="00F06C6A"/>
    <w:rsid w:val="00F11217"/>
    <w:rsid w:val="00F12051"/>
    <w:rsid w:val="00F1242E"/>
    <w:rsid w:val="00F136F0"/>
    <w:rsid w:val="00F20BBB"/>
    <w:rsid w:val="00F20DCD"/>
    <w:rsid w:val="00F22C0B"/>
    <w:rsid w:val="00F31DF0"/>
    <w:rsid w:val="00F349F8"/>
    <w:rsid w:val="00F34AE2"/>
    <w:rsid w:val="00F359FA"/>
    <w:rsid w:val="00F4394A"/>
    <w:rsid w:val="00F43BD8"/>
    <w:rsid w:val="00F474A4"/>
    <w:rsid w:val="00F537F8"/>
    <w:rsid w:val="00F55879"/>
    <w:rsid w:val="00F562F3"/>
    <w:rsid w:val="00F57140"/>
    <w:rsid w:val="00F66CC2"/>
    <w:rsid w:val="00F67BC3"/>
    <w:rsid w:val="00F73EC9"/>
    <w:rsid w:val="00F74B89"/>
    <w:rsid w:val="00F75133"/>
    <w:rsid w:val="00F77E02"/>
    <w:rsid w:val="00F80742"/>
    <w:rsid w:val="00F82858"/>
    <w:rsid w:val="00F85074"/>
    <w:rsid w:val="00F870D3"/>
    <w:rsid w:val="00F932FE"/>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E5E8E"/>
    <w:rsid w:val="00FF18BA"/>
    <w:rsid w:val="00FF3238"/>
    <w:rsid w:val="00FF40DD"/>
    <w:rsid w:val="00FF419A"/>
    <w:rsid w:val="00FF4AD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F343A2A"/>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tabs>
        <w:tab w:val="num" w:pos="360"/>
      </w:tabs>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A80C48"/>
    <w:rPr>
      <w:color w:val="605E5C"/>
      <w:shd w:val="clear" w:color="auto" w:fill="E1DFDD"/>
    </w:rPr>
  </w:style>
  <w:style w:type="paragraph" w:styleId="NormalWeb">
    <w:name w:val="Normal (Web)"/>
    <w:basedOn w:val="Normal"/>
    <w:uiPriority w:val="99"/>
    <w:unhideWhenUsed/>
    <w:rsid w:val="005D0CBD"/>
    <w:pPr>
      <w:spacing w:before="100" w:beforeAutospacing="1" w:after="100" w:afterAutospacing="1"/>
    </w:pPr>
    <w:rPr>
      <w:rFonts w:eastAsia="Times New Roman"/>
      <w:lang w:val="en-ID" w:eastAsia="en-ID"/>
    </w:rPr>
  </w:style>
  <w:style w:type="character" w:styleId="FollowedHyperlink">
    <w:name w:val="FollowedHyperlink"/>
    <w:basedOn w:val="DefaultParagraphFont"/>
    <w:uiPriority w:val="99"/>
    <w:semiHidden/>
    <w:unhideWhenUsed/>
    <w:rsid w:val="00784FA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0426720">
      <w:bodyDiv w:val="1"/>
      <w:marLeft w:val="0"/>
      <w:marRight w:val="0"/>
      <w:marTop w:val="0"/>
      <w:marBottom w:val="0"/>
      <w:divBdr>
        <w:top w:val="none" w:sz="0" w:space="0" w:color="auto"/>
        <w:left w:val="none" w:sz="0" w:space="0" w:color="auto"/>
        <w:bottom w:val="none" w:sz="0" w:space="0" w:color="auto"/>
        <w:right w:val="none" w:sz="0" w:space="0" w:color="auto"/>
      </w:divBdr>
    </w:div>
    <w:div w:id="91339419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54971322">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biasubarkah@gmail.com,%20Sitichoirul13@yahoo.co.id%20"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header" Target="header3.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8</TotalTime>
  <Pages>1</Pages>
  <Words>14591</Words>
  <Characters>8317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9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Listyaning Eko Martanti</cp:lastModifiedBy>
  <cp:revision>55</cp:revision>
  <cp:lastPrinted>2017-04-18T03:46:00Z</cp:lastPrinted>
  <dcterms:created xsi:type="dcterms:W3CDTF">2022-02-25T07:40:00Z</dcterms:created>
  <dcterms:modified xsi:type="dcterms:W3CDTF">2022-06-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la-trobe-university-apa</vt:lpwstr>
  </property>
  <property fmtid="{D5CDD505-2E9C-101B-9397-08002B2CF9AE}" pid="15" name="Mendeley Recent Style Name 5_1">
    <vt:lpwstr>La Trobe University - APA 6th ed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c35b2f23-4b93-304f-b53d-7d93539f00a8</vt:lpwstr>
  </property>
</Properties>
</file>